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9BF9E" w14:textId="64581F86" w:rsidR="00582C17" w:rsidRDefault="00E81BAC" w:rsidP="00E81BAC">
      <w:pPr>
        <w:pStyle w:val="Heading1"/>
        <w:jc w:val="center"/>
        <w:rPr>
          <w:lang w:val="en-US"/>
        </w:rPr>
      </w:pPr>
      <w:r>
        <w:rPr>
          <w:lang w:val="en-US"/>
        </w:rPr>
        <w:t>Word order with psych verbs in Tamil language</w:t>
      </w:r>
    </w:p>
    <w:p w14:paraId="2C71AA39" w14:textId="77777777" w:rsidR="009B6C02" w:rsidRDefault="009B6C02" w:rsidP="009B6C02">
      <w:pPr>
        <w:rPr>
          <w:lang w:val="en-US"/>
        </w:rPr>
      </w:pPr>
    </w:p>
    <w:p w14:paraId="41AB3B1F" w14:textId="3187F307" w:rsidR="009B6C02" w:rsidRDefault="007D47B8" w:rsidP="009B6C02">
      <w:pPr>
        <w:rPr>
          <w:lang w:val="en-US"/>
        </w:rPr>
      </w:pPr>
      <w:r>
        <w:rPr>
          <w:lang w:val="en-US"/>
        </w:rPr>
        <w:t>Abstract:</w:t>
      </w:r>
    </w:p>
    <w:p w14:paraId="0C18154E" w14:textId="5728FC02" w:rsidR="007D47B8" w:rsidRDefault="007D47B8" w:rsidP="009B6C02">
      <w:pPr>
        <w:rPr>
          <w:lang w:val="en-US"/>
        </w:rPr>
      </w:pPr>
      <w:r>
        <w:rPr>
          <w:lang w:val="en-US"/>
        </w:rPr>
        <w:t xml:space="preserve">This project analyzes the word order pattern for psych verbs in Tamil language. </w:t>
      </w:r>
      <w:r w:rsidR="007206CB">
        <w:rPr>
          <w:lang w:val="en-US"/>
        </w:rPr>
        <w:t xml:space="preserve">Psych verbs in general especially Experiencer Object (EO) verbs are considered to be peculiar among linguists as they do not follow the rules that has been applied for verbs in the grammar theory. One of their main peculiarities is that they deviate from the preferred word order. This has been </w:t>
      </w:r>
      <w:r w:rsidR="00446A83">
        <w:rPr>
          <w:lang w:val="en-US"/>
        </w:rPr>
        <w:t xml:space="preserve">already </w:t>
      </w:r>
      <w:r w:rsidR="007206CB">
        <w:rPr>
          <w:lang w:val="en-US"/>
        </w:rPr>
        <w:t xml:space="preserve">proved for German language. Given the EO verbs, </w:t>
      </w:r>
      <w:r w:rsidR="00446A83">
        <w:rPr>
          <w:lang w:val="en-US"/>
        </w:rPr>
        <w:t>the object which act as experiencer is preferred to occur at the first position in the sentence. Following these facts, this project addresses the nature of psych verbs in Tamil</w:t>
      </w:r>
      <w:r w:rsidR="00C10919">
        <w:rPr>
          <w:lang w:val="en-US"/>
        </w:rPr>
        <w:t xml:space="preserve"> and determine if there is any deviation with the word order</w:t>
      </w:r>
      <w:r w:rsidR="00446A83">
        <w:rPr>
          <w:lang w:val="en-US"/>
        </w:rPr>
        <w:t xml:space="preserve">. Due to the </w:t>
      </w:r>
      <w:r w:rsidR="007A382F">
        <w:rPr>
          <w:lang w:val="en-US"/>
        </w:rPr>
        <w:t xml:space="preserve">dominance of light verb construction in modern Tamil, the availability </w:t>
      </w:r>
      <w:r w:rsidR="00446A83">
        <w:rPr>
          <w:lang w:val="en-US"/>
        </w:rPr>
        <w:t xml:space="preserve">of EO </w:t>
      </w:r>
      <w:r w:rsidR="007A382F">
        <w:rPr>
          <w:lang w:val="en-US"/>
        </w:rPr>
        <w:t xml:space="preserve">verbs in the form of main verbs is very less. Owing to this limitation, this work has taken both experiencer subject (ES) and experiencer object (EO) into account and examine them in the name of psych verbs instead of focusing only on EO.  </w:t>
      </w:r>
      <w:r w:rsidR="00423675">
        <w:rPr>
          <w:lang w:val="en-US"/>
        </w:rPr>
        <w:t xml:space="preserve">Two annotation datasets were created for the purpose of finding word order, the first is for psych verbs and the second is for non-psych verbs. The second one is just to compare the word order and their effects between psych and non-psych properties. </w:t>
      </w:r>
      <w:r w:rsidR="00302EF0">
        <w:rPr>
          <w:lang w:val="en-US"/>
        </w:rPr>
        <w:t xml:space="preserve">The analysis was carried out using </w:t>
      </w:r>
      <w:r w:rsidR="00423675">
        <w:rPr>
          <w:lang w:val="en-US"/>
        </w:rPr>
        <w:t xml:space="preserve">generalized models through R. </w:t>
      </w:r>
      <w:r w:rsidR="00C843D8">
        <w:rPr>
          <w:lang w:val="en-US"/>
        </w:rPr>
        <w:t xml:space="preserve">The </w:t>
      </w:r>
      <w:r w:rsidR="00723760">
        <w:rPr>
          <w:lang w:val="en-US"/>
        </w:rPr>
        <w:t>results</w:t>
      </w:r>
      <w:r w:rsidR="00C843D8">
        <w:rPr>
          <w:lang w:val="en-US"/>
        </w:rPr>
        <w:t xml:space="preserve"> show that there is no deviation or preference for the with psych verb</w:t>
      </w:r>
      <w:r w:rsidR="00723760">
        <w:rPr>
          <w:lang w:val="en-US"/>
        </w:rPr>
        <w:t xml:space="preserve"> properties </w:t>
      </w:r>
      <w:r w:rsidR="00C843D8">
        <w:rPr>
          <w:lang w:val="en-US"/>
        </w:rPr>
        <w:t>in Tamil</w:t>
      </w:r>
      <w:r w:rsidR="00723760">
        <w:rPr>
          <w:lang w:val="en-US"/>
        </w:rPr>
        <w:t>. I</w:t>
      </w:r>
      <w:r w:rsidR="00C843D8">
        <w:rPr>
          <w:lang w:val="en-US"/>
        </w:rPr>
        <w:t xml:space="preserve">n </w:t>
      </w:r>
      <w:r w:rsidR="00723760">
        <w:rPr>
          <w:lang w:val="en-US"/>
        </w:rPr>
        <w:t>fact,</w:t>
      </w:r>
      <w:r w:rsidR="00C843D8">
        <w:rPr>
          <w:lang w:val="en-US"/>
        </w:rPr>
        <w:t xml:space="preserve"> </w:t>
      </w:r>
      <w:r w:rsidR="00723760">
        <w:rPr>
          <w:lang w:val="en-US"/>
        </w:rPr>
        <w:t>subject predominantly occurs at the first position in Tamil sentences, though it is free</w:t>
      </w:r>
      <w:r w:rsidR="00C843D8">
        <w:rPr>
          <w:lang w:val="en-US"/>
        </w:rPr>
        <w:t xml:space="preserve"> word order </w:t>
      </w:r>
      <w:r w:rsidR="00723760">
        <w:rPr>
          <w:lang w:val="en-US"/>
        </w:rPr>
        <w:t>language i.e., subject before object and vice versa is acceptable.</w:t>
      </w:r>
    </w:p>
    <w:p w14:paraId="0B354F3C" w14:textId="67152A70" w:rsidR="001F65F9" w:rsidRDefault="001F65F9" w:rsidP="009B6C02">
      <w:pPr>
        <w:rPr>
          <w:lang w:val="en-US"/>
        </w:rPr>
      </w:pPr>
      <w:r>
        <w:rPr>
          <w:lang w:val="en-US"/>
        </w:rPr>
        <w:t>Introduction:</w:t>
      </w:r>
    </w:p>
    <w:p w14:paraId="432BC2B6" w14:textId="63E1D407" w:rsidR="001F65F9" w:rsidRDefault="00A56904" w:rsidP="009B6C02">
      <w:pPr>
        <w:rPr>
          <w:lang w:val="en-US"/>
        </w:rPr>
      </w:pPr>
      <w:r>
        <w:rPr>
          <w:lang w:val="en-US"/>
        </w:rPr>
        <w:t>According to linguistics, the verbs can be classified broadly into psych</w:t>
      </w:r>
      <w:r w:rsidR="006F3F62">
        <w:rPr>
          <w:lang w:val="en-US"/>
        </w:rPr>
        <w:t xml:space="preserve">ological (psych) </w:t>
      </w:r>
      <w:r>
        <w:rPr>
          <w:lang w:val="en-US"/>
        </w:rPr>
        <w:t>and non-psych</w:t>
      </w:r>
      <w:r w:rsidR="006F3F62">
        <w:rPr>
          <w:lang w:val="en-US"/>
        </w:rPr>
        <w:t>ological (non-psych)</w:t>
      </w:r>
      <w:r>
        <w:rPr>
          <w:lang w:val="en-US"/>
        </w:rPr>
        <w:t xml:space="preserve"> verbs. The former is the one where there is no physical movement involved but only the emotional state</w:t>
      </w:r>
      <w:r w:rsidR="005A57EF">
        <w:rPr>
          <w:lang w:val="en-US"/>
        </w:rPr>
        <w:t xml:space="preserve"> and t</w:t>
      </w:r>
      <w:r>
        <w:rPr>
          <w:lang w:val="en-US"/>
        </w:rPr>
        <w:t>he later deals with physical movement.</w:t>
      </w:r>
      <w:r w:rsidR="005A57EF">
        <w:rPr>
          <w:lang w:val="en-US"/>
        </w:rPr>
        <w:t xml:space="preserve"> (1) and (2) are the examples for psych and non-psych verbs respectively. </w:t>
      </w:r>
      <w:r w:rsidR="005A57EF" w:rsidRPr="005A57EF">
        <w:rPr>
          <w:lang w:val="en-US"/>
        </w:rPr>
        <w:t>In</w:t>
      </w:r>
      <w:r w:rsidR="005A57EF">
        <w:rPr>
          <w:lang w:val="en-US"/>
        </w:rPr>
        <w:t xml:space="preserve"> (1)</w:t>
      </w:r>
      <w:r w:rsidR="005A57EF" w:rsidRPr="005A57EF">
        <w:rPr>
          <w:lang w:val="en-US"/>
        </w:rPr>
        <w:t xml:space="preserve">, </w:t>
      </w:r>
      <w:r w:rsidR="005A57EF">
        <w:rPr>
          <w:lang w:val="en-US"/>
        </w:rPr>
        <w:t xml:space="preserve">the </w:t>
      </w:r>
      <w:r w:rsidR="005A57EF" w:rsidRPr="005A57EF">
        <w:rPr>
          <w:lang w:val="en-US"/>
        </w:rPr>
        <w:t xml:space="preserve">verb </w:t>
      </w:r>
      <w:r w:rsidR="005A57EF">
        <w:rPr>
          <w:lang w:val="en-US"/>
        </w:rPr>
        <w:t>‘</w:t>
      </w:r>
      <w:r w:rsidR="005A57EF" w:rsidRPr="005A57EF">
        <w:rPr>
          <w:lang w:val="en-US"/>
        </w:rPr>
        <w:t>fears</w:t>
      </w:r>
      <w:r w:rsidR="005A57EF">
        <w:rPr>
          <w:lang w:val="en-US"/>
        </w:rPr>
        <w:t xml:space="preserve">’ </w:t>
      </w:r>
      <w:r w:rsidR="005A57EF" w:rsidRPr="005A57EF">
        <w:rPr>
          <w:lang w:val="en-US"/>
        </w:rPr>
        <w:t>denotes a certain mental state of Clara</w:t>
      </w:r>
      <w:r w:rsidR="005A57EF">
        <w:rPr>
          <w:lang w:val="en-US"/>
        </w:rPr>
        <w:t xml:space="preserve">, whereas </w:t>
      </w:r>
      <w:r w:rsidR="006F3F62">
        <w:rPr>
          <w:lang w:val="en-US"/>
        </w:rPr>
        <w:t>in (2)</w:t>
      </w:r>
      <w:r w:rsidR="00917B6A">
        <w:rPr>
          <w:lang w:val="en-US"/>
        </w:rPr>
        <w:t xml:space="preserve"> the verb ‘moved’ denotes the physical motion. This work mainly focused on the psych verb</w:t>
      </w:r>
      <w:r w:rsidR="001048A8">
        <w:rPr>
          <w:lang w:val="en-US"/>
        </w:rPr>
        <w:t>s</w:t>
      </w:r>
      <w:r w:rsidR="00917B6A">
        <w:rPr>
          <w:lang w:val="en-US"/>
        </w:rPr>
        <w:t xml:space="preserve"> and </w:t>
      </w:r>
      <w:r w:rsidR="001048A8">
        <w:rPr>
          <w:lang w:val="en-US"/>
        </w:rPr>
        <w:t>their</w:t>
      </w:r>
      <w:r w:rsidR="00917B6A">
        <w:rPr>
          <w:lang w:val="en-US"/>
        </w:rPr>
        <w:t xml:space="preserve"> proper</w:t>
      </w:r>
      <w:r w:rsidR="001048A8">
        <w:rPr>
          <w:lang w:val="en-US"/>
        </w:rPr>
        <w:t>t</w:t>
      </w:r>
      <w:r w:rsidR="00917B6A">
        <w:rPr>
          <w:lang w:val="en-US"/>
        </w:rPr>
        <w:t>ies.</w:t>
      </w:r>
    </w:p>
    <w:p w14:paraId="7659B881" w14:textId="1F34419D" w:rsidR="005A57EF" w:rsidRPr="005A57EF" w:rsidRDefault="005A57EF" w:rsidP="005A57EF">
      <w:pPr>
        <w:rPr>
          <w:lang w:val="en-US"/>
        </w:rPr>
      </w:pPr>
      <w:r w:rsidRPr="005A57EF">
        <w:rPr>
          <w:lang w:val="en-US"/>
        </w:rPr>
        <w:t xml:space="preserve">(1) Clara </w:t>
      </w:r>
      <w:r w:rsidRPr="00FE0358">
        <w:rPr>
          <w:i/>
          <w:iCs/>
          <w:lang w:val="en-US"/>
        </w:rPr>
        <w:t>fears</w:t>
      </w:r>
      <w:r w:rsidRPr="005A57EF">
        <w:rPr>
          <w:lang w:val="en-US"/>
        </w:rPr>
        <w:t xml:space="preserve"> the noise</w:t>
      </w:r>
      <w:r>
        <w:rPr>
          <w:lang w:val="en-US"/>
        </w:rPr>
        <w:t>.</w:t>
      </w:r>
    </w:p>
    <w:p w14:paraId="35A684EE" w14:textId="6990014F" w:rsidR="00A56904" w:rsidRPr="009B6C02" w:rsidRDefault="005A57EF" w:rsidP="009B6C02">
      <w:pPr>
        <w:rPr>
          <w:lang w:val="en-US"/>
        </w:rPr>
      </w:pPr>
      <w:r>
        <w:rPr>
          <w:lang w:val="en-US"/>
        </w:rPr>
        <w:t xml:space="preserve">(2) He </w:t>
      </w:r>
      <w:r w:rsidRPr="00FE0358">
        <w:rPr>
          <w:i/>
          <w:iCs/>
          <w:lang w:val="en-US"/>
        </w:rPr>
        <w:t>moved</w:t>
      </w:r>
      <w:r>
        <w:rPr>
          <w:lang w:val="en-US"/>
        </w:rPr>
        <w:t xml:space="preserve"> the chair.</w:t>
      </w:r>
    </w:p>
    <w:p w14:paraId="1F1ACBE0" w14:textId="7E37AE78" w:rsidR="00D13083" w:rsidRPr="00D13083" w:rsidRDefault="001048A8" w:rsidP="00D13083">
      <w:pPr>
        <w:rPr>
          <w:lang w:val="en-US"/>
        </w:rPr>
      </w:pPr>
      <w:r>
        <w:rPr>
          <w:lang w:val="en-US"/>
        </w:rPr>
        <w:t xml:space="preserve">In psych verb, one of the arguments i.e., subject or object </w:t>
      </w:r>
      <w:r w:rsidR="00DC789F">
        <w:rPr>
          <w:lang w:val="en-US"/>
        </w:rPr>
        <w:t xml:space="preserve">is in certain mental state. </w:t>
      </w:r>
      <w:r w:rsidR="00A129A0">
        <w:rPr>
          <w:lang w:val="en-US"/>
        </w:rPr>
        <w:t xml:space="preserve">The argument being in the mental state is called experiencer and the other which stimulates the mental state is called stimulus. It further leads to </w:t>
      </w:r>
      <w:r w:rsidR="00C25151">
        <w:rPr>
          <w:lang w:val="en-US"/>
        </w:rPr>
        <w:t xml:space="preserve">two </w:t>
      </w:r>
      <w:r w:rsidR="00A129A0">
        <w:rPr>
          <w:lang w:val="en-US"/>
        </w:rPr>
        <w:t xml:space="preserve">sub types </w:t>
      </w:r>
      <w:r w:rsidR="00C25151">
        <w:rPr>
          <w:lang w:val="en-US"/>
        </w:rPr>
        <w:t xml:space="preserve">in </w:t>
      </w:r>
      <w:r w:rsidR="00A129A0">
        <w:rPr>
          <w:lang w:val="en-US"/>
        </w:rPr>
        <w:t xml:space="preserve">psych verbs namely Experiencer Subject (ES) and Experiencer Object (EO). </w:t>
      </w:r>
      <w:r w:rsidR="002E7DD6">
        <w:rPr>
          <w:lang w:val="en-US"/>
        </w:rPr>
        <w:t xml:space="preserve">This work focused on both types. (3) and (4) are the examples </w:t>
      </w:r>
      <w:r w:rsidR="00D13083">
        <w:rPr>
          <w:lang w:val="en-US"/>
        </w:rPr>
        <w:t>for ES and EO respectively.</w:t>
      </w:r>
      <w:r w:rsidR="00D13083" w:rsidRPr="00D13083">
        <w:rPr>
          <w:lang w:val="en-US"/>
        </w:rPr>
        <w:t xml:space="preserve"> In </w:t>
      </w:r>
      <w:r w:rsidR="00D13083">
        <w:rPr>
          <w:lang w:val="en-US"/>
        </w:rPr>
        <w:t>(3)</w:t>
      </w:r>
      <w:r w:rsidR="00D13083" w:rsidRPr="00D13083">
        <w:rPr>
          <w:lang w:val="en-US"/>
        </w:rPr>
        <w:t xml:space="preserve">, the </w:t>
      </w:r>
      <w:r w:rsidR="00B563AC">
        <w:rPr>
          <w:lang w:val="en-US"/>
        </w:rPr>
        <w:t xml:space="preserve">argument which </w:t>
      </w:r>
      <w:r w:rsidR="00D13083" w:rsidRPr="00D13083">
        <w:rPr>
          <w:lang w:val="en-US"/>
        </w:rPr>
        <w:t>experience</w:t>
      </w:r>
      <w:r w:rsidR="00B563AC">
        <w:rPr>
          <w:lang w:val="en-US"/>
        </w:rPr>
        <w:t>s</w:t>
      </w:r>
      <w:r w:rsidR="00D13083" w:rsidRPr="00D13083">
        <w:rPr>
          <w:lang w:val="en-US"/>
        </w:rPr>
        <w:t xml:space="preserve"> the emotion</w:t>
      </w:r>
      <w:r w:rsidR="00B563AC">
        <w:rPr>
          <w:lang w:val="en-US"/>
        </w:rPr>
        <w:t xml:space="preserve"> is a</w:t>
      </w:r>
      <w:r w:rsidR="00D13083" w:rsidRPr="00D13083">
        <w:rPr>
          <w:lang w:val="en-US"/>
        </w:rPr>
        <w:t xml:space="preserve"> subject</w:t>
      </w:r>
      <w:r w:rsidR="00B563AC">
        <w:rPr>
          <w:lang w:val="en-US"/>
        </w:rPr>
        <w:t xml:space="preserve"> ‘I’</w:t>
      </w:r>
      <w:r w:rsidR="00D13083" w:rsidRPr="00D13083">
        <w:rPr>
          <w:lang w:val="en-US"/>
        </w:rPr>
        <w:t>.</w:t>
      </w:r>
      <w:r w:rsidR="00D13083" w:rsidRPr="00D13083">
        <w:rPr>
          <w:lang w:val="en-US"/>
        </w:rPr>
        <w:t xml:space="preserve"> </w:t>
      </w:r>
      <w:r w:rsidR="00D13083" w:rsidRPr="00D13083">
        <w:rPr>
          <w:lang w:val="en-US"/>
        </w:rPr>
        <w:t xml:space="preserve">In </w:t>
      </w:r>
      <w:r w:rsidR="00C25151">
        <w:rPr>
          <w:lang w:val="en-US"/>
        </w:rPr>
        <w:t>(4)</w:t>
      </w:r>
      <w:r w:rsidR="00D13083" w:rsidRPr="00D13083">
        <w:rPr>
          <w:lang w:val="en-US"/>
        </w:rPr>
        <w:t xml:space="preserve">, </w:t>
      </w:r>
      <w:r w:rsidR="00B563AC" w:rsidRPr="00D13083">
        <w:rPr>
          <w:lang w:val="en-US"/>
        </w:rPr>
        <w:t xml:space="preserve">the </w:t>
      </w:r>
      <w:r w:rsidR="00B563AC">
        <w:rPr>
          <w:lang w:val="en-US"/>
        </w:rPr>
        <w:t xml:space="preserve">argument which </w:t>
      </w:r>
      <w:r w:rsidR="00B563AC" w:rsidRPr="00D13083">
        <w:rPr>
          <w:lang w:val="en-US"/>
        </w:rPr>
        <w:t>experience</w:t>
      </w:r>
      <w:r w:rsidR="00B563AC">
        <w:rPr>
          <w:lang w:val="en-US"/>
        </w:rPr>
        <w:t>s</w:t>
      </w:r>
      <w:r w:rsidR="00B563AC" w:rsidRPr="00D13083">
        <w:rPr>
          <w:lang w:val="en-US"/>
        </w:rPr>
        <w:t xml:space="preserve"> the emotion</w:t>
      </w:r>
      <w:r w:rsidR="00B563AC">
        <w:rPr>
          <w:lang w:val="en-US"/>
        </w:rPr>
        <w:t xml:space="preserve"> is an object ‘</w:t>
      </w:r>
      <w:r w:rsidR="00B563AC" w:rsidRPr="00D13083">
        <w:rPr>
          <w:lang w:val="en-US"/>
        </w:rPr>
        <w:t>everyone</w:t>
      </w:r>
      <w:r w:rsidR="00B563AC">
        <w:rPr>
          <w:lang w:val="en-US"/>
        </w:rPr>
        <w:t>’.</w:t>
      </w:r>
    </w:p>
    <w:p w14:paraId="620C166E" w14:textId="3012EEB8" w:rsidR="00D13083" w:rsidRPr="00D13083" w:rsidRDefault="00D13083" w:rsidP="00D13083">
      <w:pPr>
        <w:rPr>
          <w:lang w:val="en-US"/>
        </w:rPr>
      </w:pPr>
      <w:r w:rsidRPr="00D13083">
        <w:rPr>
          <w:lang w:val="en-US"/>
        </w:rPr>
        <w:t>(</w:t>
      </w:r>
      <w:r>
        <w:rPr>
          <w:lang w:val="en-US"/>
        </w:rPr>
        <w:t>3</w:t>
      </w:r>
      <w:r w:rsidRPr="00D13083">
        <w:rPr>
          <w:lang w:val="en-US"/>
        </w:rPr>
        <w:t xml:space="preserve">) </w:t>
      </w:r>
      <w:r w:rsidRPr="00900542">
        <w:rPr>
          <w:i/>
          <w:iCs/>
          <w:lang w:val="en-US"/>
        </w:rPr>
        <w:t>I</w:t>
      </w:r>
      <w:r w:rsidRPr="00D13083">
        <w:rPr>
          <w:lang w:val="en-US"/>
        </w:rPr>
        <w:t xml:space="preserve"> </w:t>
      </w:r>
      <w:r w:rsidRPr="00900542">
        <w:rPr>
          <w:lang w:val="en-US"/>
        </w:rPr>
        <w:t>love</w:t>
      </w:r>
      <w:r w:rsidRPr="00D13083">
        <w:rPr>
          <w:lang w:val="en-US"/>
        </w:rPr>
        <w:t xml:space="preserve"> nature</w:t>
      </w:r>
      <w:r w:rsidR="00B563AC">
        <w:rPr>
          <w:lang w:val="en-US"/>
        </w:rPr>
        <w:t>.</w:t>
      </w:r>
    </w:p>
    <w:p w14:paraId="144211C4" w14:textId="615CDC16" w:rsidR="00D13083" w:rsidRDefault="00D13083" w:rsidP="00D13083">
      <w:pPr>
        <w:rPr>
          <w:lang w:val="en-US"/>
        </w:rPr>
      </w:pPr>
      <w:r w:rsidRPr="00D13083">
        <w:rPr>
          <w:lang w:val="en-US"/>
        </w:rPr>
        <w:t>(</w:t>
      </w:r>
      <w:r w:rsidR="00C25151">
        <w:rPr>
          <w:lang w:val="en-US"/>
        </w:rPr>
        <w:t>4</w:t>
      </w:r>
      <w:r w:rsidRPr="00D13083">
        <w:rPr>
          <w:lang w:val="en-US"/>
        </w:rPr>
        <w:t xml:space="preserve">) His jokes </w:t>
      </w:r>
      <w:r w:rsidRPr="00900542">
        <w:rPr>
          <w:lang w:val="en-US"/>
        </w:rPr>
        <w:t>amused</w:t>
      </w:r>
      <w:r w:rsidRPr="00D13083">
        <w:rPr>
          <w:lang w:val="en-US"/>
        </w:rPr>
        <w:t xml:space="preserve"> </w:t>
      </w:r>
      <w:r w:rsidRPr="00900542">
        <w:rPr>
          <w:i/>
          <w:iCs/>
          <w:lang w:val="en-US"/>
        </w:rPr>
        <w:t>everyone</w:t>
      </w:r>
      <w:r w:rsidR="00B563AC">
        <w:rPr>
          <w:lang w:val="en-US"/>
        </w:rPr>
        <w:t>.</w:t>
      </w:r>
    </w:p>
    <w:p w14:paraId="6E94FDFE" w14:textId="5E0A477B" w:rsidR="004608E0" w:rsidRDefault="002A5EBA" w:rsidP="00E81BAC">
      <w:pPr>
        <w:rPr>
          <w:lang w:val="en-US"/>
        </w:rPr>
      </w:pPr>
      <w:r>
        <w:rPr>
          <w:lang w:val="en-US"/>
        </w:rPr>
        <w:t xml:space="preserve">Since decades, the psych verbs particularly EO verbs are quite among linguistic researchers due to their special nature. According to </w:t>
      </w:r>
      <w:r w:rsidR="0041153E">
        <w:rPr>
          <w:lang w:val="en-US"/>
        </w:rPr>
        <w:fldChar w:fldCharType="begin"/>
      </w:r>
      <w:r w:rsidR="0041153E">
        <w:rPr>
          <w:lang w:val="en-US"/>
        </w:rPr>
        <w:instrText xml:space="preserve"> ADDIN ZOTERO_ITEM CSL_CITATION {"citationID":"hn0Nq5GU","properties":{"formattedCitation":"(Belletti &amp; Rizzi, 1988)","plainCitation":"(Belletti &amp; Rizzi, 1988)","noteIndex":0},"citationItems":[{"id":10,"uris":["http://zotero.org/users/local/2X2vYzkt/items/KCFVDTKP"],"itemData":{"id":10,"type":"article-journal","container-title":"Natural Language and Linguistic Theory","DOI":"10.1007/BF00133902","ISSN":"0167-806X, 1573-0859","issue":"3","journalAbbreviation":"Nat Lang Linguist Theory","language":"en","page":"291-352","source":"DOI.org (Crossref)","title":"Psych-verbs and θ-theory","title-short":"Psych-verbs and ?","volume":"6","author":[{"family":"Belletti","given":"Adriana"},{"family":"Rizzi","given":"Luigi"}],"issued":{"date-parts":[["1988",8]]}}}],"schema":"https://github.com/citation-style-language/schema/raw/master/csl-citation.json"} </w:instrText>
      </w:r>
      <w:r w:rsidR="0041153E">
        <w:rPr>
          <w:lang w:val="en-US"/>
        </w:rPr>
        <w:fldChar w:fldCharType="separate"/>
      </w:r>
      <w:r w:rsidR="0041153E" w:rsidRPr="0041153E">
        <w:rPr>
          <w:rFonts w:ascii="Calibri" w:hAnsi="Calibri" w:cs="Calibri"/>
        </w:rPr>
        <w:t>(Belletti &amp; Rizzi, 1988)</w:t>
      </w:r>
      <w:r w:rsidR="0041153E">
        <w:rPr>
          <w:lang w:val="en-US"/>
        </w:rPr>
        <w:fldChar w:fldCharType="end"/>
      </w:r>
      <w:r w:rsidR="0041153E">
        <w:rPr>
          <w:lang w:val="en-US"/>
        </w:rPr>
        <w:t xml:space="preserve">, </w:t>
      </w:r>
      <w:r w:rsidR="0041153E">
        <w:rPr>
          <w:lang w:val="en-US"/>
        </w:rPr>
        <w:fldChar w:fldCharType="begin"/>
      </w:r>
      <w:r w:rsidR="0041153E">
        <w:rPr>
          <w:lang w:val="en-US"/>
        </w:rPr>
        <w:instrText xml:space="preserve"> ADDIN ZOTERO_ITEM CSL_CITATION {"citationID":"Dqe2FTUL","properties":{"formattedCitation":"(Landau, 2010)","plainCitation":"(Landau, 2010)","noteIndex":0},"citationItems":[{"id":11,"uris":["http://zotero.org/users/local/2X2vYzkt/items/IW9Y3E8W"],"itemData":{"id":11,"type":"book","abstract":"A new account of the peculiar syntax of psychological verbs argues that experiencers are grammaticalized as locative phrases. Experiencers--grammatical participants that undergo a certain psychological change or are in such a state--are grammatically special. As objects (John scared Mary; loud music annoys me), experiencers display two peculiar clusters of nonobject properties across different languages: their syntax is often typical of oblique arguments and their semantic scope is typical of subjects. In The Locative Syntax of Experiencers, Idan Landau investigates this puzzling correlation and argues that experiencers are syntactically coded as (mental) locations. Drawing on results from a range of languages and theoretical frameworks, Landau examines the far-reaching repercussions of this simple claim. Landau shows that all experiencer objects are grammaticalized as locative phrases, introduced by a dative/locative preposition. \"Bare\" experiencer objects are in fact oblique, too, the preposition being null. This preposition accounts for the oblique psych(ological) properties, attested in case alternations, cliticization, resumption, restrictions on passive formation, and so on. As locatives, object experiencers may undergo locative inversion, giving rise to the common phenomenon of quirky experiencers. When covert, this inversion endows object experiencers with wide scope, attested in control, binding, and wh-quantifier interactions. Landau's synthesis thus provides a novel solution to some of the oldest puzzles in the generative study of psychological verbs. The Locative Syntax of Experiencers offers the most comprehensive description of the syntax of psychological verbs to date, documenting their special properties in more than twenty languages. Its basic theoretical claim is readily translatable into alternative frameworks. Existing accounts of psychological verbs either consider very few languages or fail to incorporate other theoretical frameworks; this study takes a broader perspective, informed by findings of four decades of research","event-place":"Cambridge, Mass.","ISBN":"978-0-262-25902-6","language":"eng","note":"OCLC: 505261907","publisher":"MIT Press","publisher-place":"Cambridge, Mass.","source":"Open WorldCat","title":"The locative syntax of experiencers","author":[{"family":"Landau","given":"Idan"}],"issued":{"date-parts":[["2010"]]}}}],"schema":"https://github.com/citation-style-language/schema/raw/master/csl-citation.json"} </w:instrText>
      </w:r>
      <w:r w:rsidR="0041153E">
        <w:rPr>
          <w:lang w:val="en-US"/>
        </w:rPr>
        <w:fldChar w:fldCharType="separate"/>
      </w:r>
      <w:r w:rsidR="0041153E" w:rsidRPr="0041153E">
        <w:rPr>
          <w:rFonts w:ascii="Calibri" w:hAnsi="Calibri" w:cs="Calibri"/>
        </w:rPr>
        <w:t>(Landau, 2010)</w:t>
      </w:r>
      <w:r w:rsidR="0041153E">
        <w:rPr>
          <w:lang w:val="en-US"/>
        </w:rPr>
        <w:fldChar w:fldCharType="end"/>
      </w:r>
      <w:r w:rsidR="0041153E">
        <w:rPr>
          <w:lang w:val="en-US"/>
        </w:rPr>
        <w:t xml:space="preserve"> and many others, the psych verbs </w:t>
      </w:r>
      <w:r w:rsidR="0041153E" w:rsidRPr="0041153E">
        <w:rPr>
          <w:lang w:val="en-US"/>
        </w:rPr>
        <w:t>behave syntactically and semantically unusual, in contrast to non-psych</w:t>
      </w:r>
      <w:r w:rsidR="0041153E">
        <w:rPr>
          <w:lang w:val="en-US"/>
        </w:rPr>
        <w:t xml:space="preserve"> </w:t>
      </w:r>
      <w:r w:rsidR="0041153E" w:rsidRPr="0041153E">
        <w:rPr>
          <w:lang w:val="en-US"/>
        </w:rPr>
        <w:t>verbs</w:t>
      </w:r>
      <w:r w:rsidR="0041153E">
        <w:rPr>
          <w:lang w:val="en-US"/>
        </w:rPr>
        <w:t>.</w:t>
      </w:r>
      <w:r w:rsidR="00A80744">
        <w:rPr>
          <w:lang w:val="en-US"/>
        </w:rPr>
        <w:t xml:space="preserve"> The work of </w:t>
      </w:r>
      <w:r w:rsidR="0018463B">
        <w:rPr>
          <w:lang w:val="en-US"/>
        </w:rPr>
        <w:fldChar w:fldCharType="begin"/>
      </w:r>
      <w:r w:rsidR="0018463B">
        <w:rPr>
          <w:lang w:val="en-US"/>
        </w:rPr>
        <w:instrText xml:space="preserve"> ADDIN ZOTERO_ITEM CSL_CITATION {"citationID":"KJk4jRXC","properties":{"formattedCitation":"(Temme, 2019)","plainCitation":"(Temme, 2019)","noteIndex":0},"citationItems":[{"id":7,"uris":["http://zotero.org/users/local/2X2vYzkt/items/7U43QPJ9"],"itemData":{"id":7,"type":"article-journal","abstract":"Psych verbs in general and experiencer object verbs in particular are exceptional because they often do not follow generalizations that have been made about verbs and structure types in the theory of grammar. Such so-called 'psych properties' can be observed in many languages and concern central linguistic but also language-specific phenomena. The existence of psych properties gives rise to the assumption that verbs such as 'frighten', 'appeal to' and 'worry' have a special position within the grammatical system as they stand in opposition to verbs that do not primarily express mental or emotional concepts, e.g., 'call', 'warn' or 'visit'. The present work addresses this divergence and investigates the characterizations of psych predicates.","DOI":"10.18452/19889","language":"en","license":"(CC BY 3.0 DE) Namensnennung 3.0 Deutschland,","note":"publisher: Humboldt-Universität zu Berlin","source":"DOI.org (Datacite)","title":"The peculiar nature of psych verbs and experiencer object structures","URL":"https://edoc.hu-berlin.de/handle/18452/20689","author":[{"family":"Temme","given":"Anne"}],"contributor":[{"literal":"Humboldt-Universität Zu Berlin"},{"literal":"Humboldt-Universität Zu Berlin"}],"accessed":{"date-parts":[["2023",8,21]]},"issued":{"date-parts":[["2019",4,24]]}}}],"schema":"https://github.com/citation-style-language/schema/raw/master/csl-citation.json"} </w:instrText>
      </w:r>
      <w:r w:rsidR="0018463B">
        <w:rPr>
          <w:lang w:val="en-US"/>
        </w:rPr>
        <w:fldChar w:fldCharType="separate"/>
      </w:r>
      <w:r w:rsidR="0018463B" w:rsidRPr="0018463B">
        <w:rPr>
          <w:rFonts w:ascii="Calibri" w:hAnsi="Calibri" w:cs="Calibri"/>
        </w:rPr>
        <w:t>(Temme, 2019)</w:t>
      </w:r>
      <w:r w:rsidR="0018463B">
        <w:rPr>
          <w:lang w:val="en-US"/>
        </w:rPr>
        <w:fldChar w:fldCharType="end"/>
      </w:r>
      <w:r w:rsidR="0018463B">
        <w:rPr>
          <w:lang w:val="en-US"/>
        </w:rPr>
        <w:t xml:space="preserve"> proved that the experiencer generally occurs first in German language and mainly </w:t>
      </w:r>
      <w:r w:rsidR="0018463B">
        <w:rPr>
          <w:lang w:val="en-US"/>
        </w:rPr>
        <w:lastRenderedPageBreak/>
        <w:t xml:space="preserve">dative EO psych verbs in German language prefers first position in the sentence. </w:t>
      </w:r>
      <w:r w:rsidR="00A50631">
        <w:rPr>
          <w:lang w:val="en-US"/>
        </w:rPr>
        <w:t xml:space="preserve">In fact, the analysis of syntactic pattern of German EO verbs by </w:t>
      </w:r>
      <w:r w:rsidR="00A50631">
        <w:rPr>
          <w:lang w:val="en-US"/>
        </w:rPr>
        <w:fldChar w:fldCharType="begin"/>
      </w:r>
      <w:r w:rsidR="00A50631">
        <w:rPr>
          <w:lang w:val="en-US"/>
        </w:rPr>
        <w:instrText xml:space="preserve"> ADDIN ZOTERO_ITEM CSL_CITATION {"citationID":"Qur66Pd3","properties":{"formattedCitation":"(Masloch et al., n.d.)","plainCitation":"(Masloch et al., n.d.)","noteIndex":0},"citationItems":[{"id":13,"uris":["http://zotero.org/users/local/2X2vYzkt/items/KF85F7KR"],"itemData":{"id":13,"type":"article-journal","language":"en","source":"Zotero","title":"Syntactic Pattern Distribution Analysis of Experiencer-Object Psych Verbs","author":[{"family":"Masloch","given":"Simon"},{"family":"Poppek","given":"Johanna M"},{"family":"Robrecht","given":"Amelie"},{"family":"Kiss","given":"Tibor"}]}}],"schema":"https://github.com/citation-style-language/schema/raw/master/csl-citation.json"} </w:instrText>
      </w:r>
      <w:r w:rsidR="00A50631">
        <w:rPr>
          <w:lang w:val="en-US"/>
        </w:rPr>
        <w:fldChar w:fldCharType="separate"/>
      </w:r>
      <w:r w:rsidR="00A50631" w:rsidRPr="00A50631">
        <w:rPr>
          <w:rFonts w:ascii="Calibri" w:hAnsi="Calibri" w:cs="Calibri"/>
        </w:rPr>
        <w:t xml:space="preserve">(Masloch et al., </w:t>
      </w:r>
      <w:r w:rsidR="00A50631">
        <w:rPr>
          <w:rFonts w:ascii="Calibri" w:hAnsi="Calibri" w:cs="Calibri"/>
          <w:lang w:val="en-US"/>
        </w:rPr>
        <w:t>2021</w:t>
      </w:r>
      <w:r w:rsidR="00A50631" w:rsidRPr="00A50631">
        <w:rPr>
          <w:rFonts w:ascii="Calibri" w:hAnsi="Calibri" w:cs="Calibri"/>
        </w:rPr>
        <w:t>)</w:t>
      </w:r>
      <w:r w:rsidR="00A50631">
        <w:rPr>
          <w:lang w:val="en-US"/>
        </w:rPr>
        <w:fldChar w:fldCharType="end"/>
      </w:r>
      <w:r w:rsidR="00B553B8">
        <w:rPr>
          <w:lang w:val="en-US"/>
        </w:rPr>
        <w:t xml:space="preserve"> is being the main motivation for the existence of this </w:t>
      </w:r>
      <w:r w:rsidR="00214CDE">
        <w:rPr>
          <w:lang w:val="en-US"/>
        </w:rPr>
        <w:t>work</w:t>
      </w:r>
      <w:r w:rsidR="00B553B8">
        <w:rPr>
          <w:lang w:val="en-US"/>
        </w:rPr>
        <w:t>.</w:t>
      </w:r>
      <w:r w:rsidR="00214CDE">
        <w:rPr>
          <w:lang w:val="en-US"/>
        </w:rPr>
        <w:t xml:space="preserve"> Since there is no relevant research work on psych verbs in Tamil so far, that again encouraged to initiate this work. </w:t>
      </w:r>
      <w:r w:rsidR="00B50DA2">
        <w:rPr>
          <w:lang w:val="en-US"/>
        </w:rPr>
        <w:t>The main difference between the previous related works and this work is the later includes both ES and EO for the word order analysis, due to the limitation of EO as main verbs in modern Tamil.</w:t>
      </w:r>
      <w:r w:rsidR="001A12EE">
        <w:rPr>
          <w:lang w:val="en-US"/>
        </w:rPr>
        <w:t xml:space="preserve"> </w:t>
      </w:r>
    </w:p>
    <w:p w14:paraId="02AA4AD3" w14:textId="1B452182" w:rsidR="001A12EE" w:rsidRDefault="001A12EE" w:rsidP="00E81BAC">
      <w:pPr>
        <w:rPr>
          <w:lang w:val="en-US"/>
        </w:rPr>
      </w:pPr>
      <w:r>
        <w:rPr>
          <w:lang w:val="en-US"/>
        </w:rPr>
        <w:t>Background:</w:t>
      </w:r>
    </w:p>
    <w:p w14:paraId="4FB7B9E5" w14:textId="6AE5F4A5" w:rsidR="001A12EE" w:rsidRDefault="001A12EE" w:rsidP="00E81BAC">
      <w:pPr>
        <w:rPr>
          <w:lang w:val="en-US"/>
        </w:rPr>
      </w:pPr>
      <w:r>
        <w:rPr>
          <w:lang w:val="en-US"/>
        </w:rPr>
        <w:t>Tamil and its grammar:</w:t>
      </w:r>
    </w:p>
    <w:p w14:paraId="513601A3" w14:textId="238DD2F0" w:rsidR="001A12EE" w:rsidRDefault="003F34E2" w:rsidP="00144F71">
      <w:pPr>
        <w:rPr>
          <w:lang w:val="en-US"/>
        </w:rPr>
      </w:pPr>
      <w:r>
        <w:rPr>
          <w:lang w:val="en-US"/>
        </w:rPr>
        <w:t xml:space="preserve">Tamil </w:t>
      </w:r>
      <w:r w:rsidR="00172E3D">
        <w:rPr>
          <w:lang w:val="en-US"/>
        </w:rPr>
        <w:t xml:space="preserve">(Thamizh) </w:t>
      </w:r>
      <w:r>
        <w:rPr>
          <w:lang w:val="en-US"/>
        </w:rPr>
        <w:t xml:space="preserve">is one of the most oldest languages in the world, which is surviving till date. Tamil is dated to </w:t>
      </w:r>
      <w:r w:rsidR="00172E3D">
        <w:rPr>
          <w:lang w:val="en-US"/>
        </w:rPr>
        <w:t>approximately 200</w:t>
      </w:r>
      <w:r>
        <w:rPr>
          <w:lang w:val="en-US"/>
        </w:rPr>
        <w:t xml:space="preserve"> BCE </w:t>
      </w:r>
      <w:r>
        <w:rPr>
          <w:lang w:val="en-US"/>
        </w:rPr>
        <w:fldChar w:fldCharType="begin"/>
      </w:r>
      <w:r>
        <w:rPr>
          <w:lang w:val="en-US"/>
        </w:rPr>
        <w:instrText xml:space="preserve"> ADDIN ZOTERO_ITEM CSL_CITATION {"citationID":"L6Etoql6","properties":{"formattedCitation":"(Steever, 2019)","plainCitation":"(Steever, 2019)","noteIndex":0},"citationItems":[{"id":14,"uris":["http://zotero.org/users/local/2X2vYzkt/items/JPQQVHYH"],"itemData":{"id":14,"type":"book","abstract":"The Dravidian language family is the world's fourth largest with nearly 250 million speakers across South Asia from Pakistan to Nepal, from Bangladesh to Sri Lanka. This authoritative reference source provides a unique description of the languages, covering their grammatical structure and historical development, plus sociolinguistic features. Each chapter combines a modern linguistic perspective with traditional historical linguistics, and a uniform structure allows for easy typological comparison between the individual languages.  New to this edition are chapters on Beṭṭa Kuṟumba, Kuṛux, Kūvi and Malayāḷam, and enlarged sections in various existing chapters, as well as updated bibliographies and demographic data throughout. The Dravidian Languages will be invaluable to students and researchers within linguistics, and will also be of interest to readers in the fields of comparative literature, areal linguistics and South Asian studies.","ISBN":"978-1-317-52540-0","language":"en","note":"Google-Books-ID: eaLGDwAAQBAJ","number-of-pages":"565","publisher":"Routledge","source":"Google Books","title":"The Dravidian Languages","author":[{"family":"Steever","given":"Sanford B."}],"issued":{"date-parts":[["2019",12,18]]}}}],"schema":"https://github.com/citation-style-language/schema/raw/master/csl-citation.json"} </w:instrText>
      </w:r>
      <w:r>
        <w:rPr>
          <w:lang w:val="en-US"/>
        </w:rPr>
        <w:fldChar w:fldCharType="separate"/>
      </w:r>
      <w:r w:rsidRPr="003F34E2">
        <w:rPr>
          <w:rFonts w:ascii="Calibri" w:hAnsi="Calibri" w:cs="Calibri"/>
        </w:rPr>
        <w:t>(Steever, 2019)</w:t>
      </w:r>
      <w:r>
        <w:rPr>
          <w:lang w:val="en-US"/>
        </w:rPr>
        <w:fldChar w:fldCharType="end"/>
      </w:r>
      <w:r>
        <w:rPr>
          <w:lang w:val="en-US"/>
        </w:rPr>
        <w:t xml:space="preserve">. Yet, the origin of this language is still unknown. </w:t>
      </w:r>
      <w:r w:rsidR="005B6121">
        <w:rPr>
          <w:lang w:val="en-US"/>
        </w:rPr>
        <w:t xml:space="preserve">It belongs to the family of Dravidian languages and is natively spoken by the people of Tamil Nadu and Puducherry in India and in some northern parts of Sri Lanka.  </w:t>
      </w:r>
      <w:r w:rsidR="00144F71">
        <w:rPr>
          <w:lang w:val="en-US"/>
        </w:rPr>
        <w:t xml:space="preserve">Being the oldest language, it can be classified into three stages such as </w:t>
      </w:r>
      <w:r w:rsidR="00144F71" w:rsidRPr="00144F71">
        <w:rPr>
          <w:lang w:val="en-US"/>
        </w:rPr>
        <w:t xml:space="preserve">Old Tamil (c .300 </w:t>
      </w:r>
      <w:r w:rsidR="00144F71">
        <w:rPr>
          <w:lang w:val="en-US"/>
        </w:rPr>
        <w:t xml:space="preserve">BCE </w:t>
      </w:r>
      <w:r w:rsidR="00144F71" w:rsidRPr="00144F71">
        <w:rPr>
          <w:lang w:val="en-US"/>
        </w:rPr>
        <w:t xml:space="preserve">to 700 </w:t>
      </w:r>
      <w:r w:rsidR="00144F71">
        <w:rPr>
          <w:lang w:val="en-US"/>
        </w:rPr>
        <w:t>CE</w:t>
      </w:r>
      <w:r w:rsidR="00144F71" w:rsidRPr="00144F71">
        <w:rPr>
          <w:lang w:val="en-US"/>
        </w:rPr>
        <w:t>) , Middle Tamil (700 to 1600</w:t>
      </w:r>
      <w:r w:rsidR="00144F71">
        <w:rPr>
          <w:lang w:val="en-US"/>
        </w:rPr>
        <w:t xml:space="preserve"> CE</w:t>
      </w:r>
      <w:r w:rsidR="00144F71" w:rsidRPr="00144F71">
        <w:rPr>
          <w:lang w:val="en-US"/>
        </w:rPr>
        <w:t>) and Modern Tamil (1600</w:t>
      </w:r>
      <w:r w:rsidR="00144F71">
        <w:rPr>
          <w:lang w:val="en-US"/>
        </w:rPr>
        <w:t xml:space="preserve"> CE </w:t>
      </w:r>
      <w:r w:rsidR="00144F71" w:rsidRPr="00144F71">
        <w:rPr>
          <w:lang w:val="en-US"/>
        </w:rPr>
        <w:t>to the present)</w:t>
      </w:r>
      <w:r w:rsidR="00144F71">
        <w:rPr>
          <w:lang w:val="en-US"/>
        </w:rPr>
        <w:t xml:space="preserve"> </w:t>
      </w:r>
      <w:r w:rsidR="00144F71">
        <w:rPr>
          <w:lang w:val="en-US"/>
        </w:rPr>
        <w:fldChar w:fldCharType="begin"/>
      </w:r>
      <w:r w:rsidR="00144F71">
        <w:rPr>
          <w:lang w:val="en-US"/>
        </w:rPr>
        <w:instrText xml:space="preserve"> ADDIN ZOTERO_ITEM CSL_CITATION {"citationID":"A6XVgfWo","properties":{"formattedCitation":"(Steever, 2019)","plainCitation":"(Steever, 2019)","noteIndex":0},"citationItems":[{"id":14,"uris":["http://zotero.org/users/local/2X2vYzkt/items/JPQQVHYH"],"itemData":{"id":14,"type":"book","abstract":"The Dravidian language family is the world's fourth largest with nearly 250 million speakers across South Asia from Pakistan to Nepal, from Bangladesh to Sri Lanka. This authoritative reference source provides a unique description of the languages, covering their grammatical structure and historical development, plus sociolinguistic features. Each chapter combines a modern linguistic perspective with traditional historical linguistics, and a uniform structure allows for easy typological comparison between the individual languages.  New to this edition are chapters on Beṭṭa Kuṟumba, Kuṛux, Kūvi and Malayāḷam, and enlarged sections in various existing chapters, as well as updated bibliographies and demographic data throughout. The Dravidian Languages will be invaluable to students and researchers within linguistics, and will also be of interest to readers in the fields of comparative literature, areal linguistics and South Asian studies.","ISBN":"978-1-317-52540-0","language":"en","note":"Google-Books-ID: eaLGDwAAQBAJ","number-of-pages":"565","publisher":"Routledge","source":"Google Books","title":"The Dravidian Languages","author":[{"family":"Steever","given":"Sanford B."}],"issued":{"date-parts":[["2019",12,18]]}}}],"schema":"https://github.com/citation-style-language/schema/raw/master/csl-citation.json"} </w:instrText>
      </w:r>
      <w:r w:rsidR="00144F71">
        <w:rPr>
          <w:lang w:val="en-US"/>
        </w:rPr>
        <w:fldChar w:fldCharType="separate"/>
      </w:r>
      <w:r w:rsidR="00144F71" w:rsidRPr="00144F71">
        <w:rPr>
          <w:rFonts w:ascii="Calibri" w:hAnsi="Calibri" w:cs="Calibri"/>
        </w:rPr>
        <w:t>(Steever, 2019)</w:t>
      </w:r>
      <w:r w:rsidR="00144F71">
        <w:rPr>
          <w:lang w:val="en-US"/>
        </w:rPr>
        <w:fldChar w:fldCharType="end"/>
      </w:r>
      <w:r w:rsidR="00144F71">
        <w:rPr>
          <w:lang w:val="en-US"/>
        </w:rPr>
        <w:t>.</w:t>
      </w:r>
      <w:r w:rsidR="004B1FF4">
        <w:rPr>
          <w:lang w:val="en-US"/>
        </w:rPr>
        <w:t xml:space="preserve"> </w:t>
      </w:r>
      <w:r w:rsidR="006807A5">
        <w:rPr>
          <w:lang w:val="en-US"/>
        </w:rPr>
        <w:t>This work deals only with the written form of formal modern Tamil.</w:t>
      </w:r>
    </w:p>
    <w:p w14:paraId="5B6530E9" w14:textId="4A4720AC" w:rsidR="00172E3D" w:rsidRDefault="00172E3D" w:rsidP="00144F71">
      <w:pPr>
        <w:rPr>
          <w:lang w:val="en-US"/>
        </w:rPr>
      </w:pPr>
      <w:r>
        <w:rPr>
          <w:lang w:val="en-US"/>
        </w:rPr>
        <w:t xml:space="preserve">Tholkaapiyam is the most ancient literature of Tamil dated to 200 BCE and it is the source for Tamil grammar. Nannool </w:t>
      </w:r>
      <w:r>
        <w:rPr>
          <w:lang w:val="en-US"/>
        </w:rPr>
        <w:t xml:space="preserve">dated to 1000 CE </w:t>
      </w:r>
      <w:r>
        <w:rPr>
          <w:lang w:val="en-US"/>
        </w:rPr>
        <w:t xml:space="preserve">derived from tholkappiyam is considered the second biggest source of grammar. </w:t>
      </w:r>
      <w:r w:rsidRPr="00172E3D">
        <w:rPr>
          <w:lang w:val="en-US"/>
        </w:rPr>
        <w:t>In Tamil, there are 12 vowels and 18 consonants. The</w:t>
      </w:r>
      <w:r>
        <w:rPr>
          <w:lang w:val="en-US"/>
        </w:rPr>
        <w:t xml:space="preserve">y form </w:t>
      </w:r>
      <w:r w:rsidRPr="00172E3D">
        <w:rPr>
          <w:lang w:val="en-US"/>
        </w:rPr>
        <w:t>the</w:t>
      </w:r>
      <w:r w:rsidRPr="00172E3D">
        <w:rPr>
          <w:lang w:val="en-US"/>
        </w:rPr>
        <w:t xml:space="preserve"> basic letters.</w:t>
      </w:r>
    </w:p>
    <w:p w14:paraId="459DF269" w14:textId="1CF70831" w:rsidR="00172E3D" w:rsidRPr="00172E3D" w:rsidRDefault="00172E3D" w:rsidP="00172E3D">
      <w:pPr>
        <w:rPr>
          <w:lang w:val="en-US"/>
        </w:rPr>
      </w:pPr>
      <w:r>
        <w:rPr>
          <w:lang w:val="en-US"/>
        </w:rPr>
        <w:t>V</w:t>
      </w:r>
      <w:r w:rsidRPr="00172E3D">
        <w:rPr>
          <w:lang w:val="en-US"/>
        </w:rPr>
        <w:t>owels</w:t>
      </w:r>
    </w:p>
    <w:p w14:paraId="57698D2B" w14:textId="77777777" w:rsidR="00172E3D" w:rsidRPr="00172E3D" w:rsidRDefault="00172E3D" w:rsidP="00172E3D">
      <w:pPr>
        <w:rPr>
          <w:lang w:val="en-US"/>
        </w:rPr>
      </w:pPr>
      <w:r w:rsidRPr="00172E3D">
        <w:rPr>
          <w:rFonts w:cs="Vijaya"/>
          <w:cs/>
          <w:lang w:val="en-US" w:bidi="ta-IN"/>
        </w:rPr>
        <w:t>அ</w:t>
      </w:r>
      <w:r w:rsidRPr="00172E3D">
        <w:rPr>
          <w:rFonts w:cs="Vijaya"/>
          <w:cs/>
          <w:lang w:val="en-US" w:bidi="ta-IN"/>
        </w:rPr>
        <w:tab/>
        <w:t>ஆ</w:t>
      </w:r>
      <w:r w:rsidRPr="00172E3D">
        <w:rPr>
          <w:rFonts w:cs="Vijaya"/>
          <w:cs/>
          <w:lang w:val="en-US" w:bidi="ta-IN"/>
        </w:rPr>
        <w:tab/>
        <w:t>இ</w:t>
      </w:r>
      <w:r w:rsidRPr="00172E3D">
        <w:rPr>
          <w:rFonts w:cs="Vijaya"/>
          <w:cs/>
          <w:lang w:val="en-US" w:bidi="ta-IN"/>
        </w:rPr>
        <w:tab/>
        <w:t>ஈ</w:t>
      </w:r>
      <w:r w:rsidRPr="00172E3D">
        <w:rPr>
          <w:rFonts w:cs="Vijaya"/>
          <w:cs/>
          <w:lang w:val="en-US" w:bidi="ta-IN"/>
        </w:rPr>
        <w:tab/>
        <w:t>உ</w:t>
      </w:r>
      <w:r w:rsidRPr="00172E3D">
        <w:rPr>
          <w:rFonts w:cs="Vijaya"/>
          <w:cs/>
          <w:lang w:val="en-US" w:bidi="ta-IN"/>
        </w:rPr>
        <w:tab/>
        <w:t>ஊ</w:t>
      </w:r>
      <w:r w:rsidRPr="00172E3D">
        <w:rPr>
          <w:rFonts w:cs="Vijaya"/>
          <w:cs/>
          <w:lang w:val="en-US" w:bidi="ta-IN"/>
        </w:rPr>
        <w:tab/>
        <w:t>எ</w:t>
      </w:r>
      <w:r w:rsidRPr="00172E3D">
        <w:rPr>
          <w:rFonts w:cs="Vijaya"/>
          <w:cs/>
          <w:lang w:val="en-US" w:bidi="ta-IN"/>
        </w:rPr>
        <w:tab/>
        <w:t>ஏ</w:t>
      </w:r>
      <w:r w:rsidRPr="00172E3D">
        <w:rPr>
          <w:rFonts w:cs="Vijaya"/>
          <w:cs/>
          <w:lang w:val="en-US" w:bidi="ta-IN"/>
        </w:rPr>
        <w:tab/>
        <w:t>ஐ</w:t>
      </w:r>
      <w:r w:rsidRPr="00172E3D">
        <w:rPr>
          <w:rFonts w:cs="Vijaya"/>
          <w:cs/>
          <w:lang w:val="en-US" w:bidi="ta-IN"/>
        </w:rPr>
        <w:tab/>
        <w:t>ஒ</w:t>
      </w:r>
      <w:r w:rsidRPr="00172E3D">
        <w:rPr>
          <w:rFonts w:cs="Vijaya"/>
          <w:cs/>
          <w:lang w:val="en-US" w:bidi="ta-IN"/>
        </w:rPr>
        <w:tab/>
        <w:t>ஓ</w:t>
      </w:r>
      <w:r w:rsidRPr="00172E3D">
        <w:rPr>
          <w:rFonts w:cs="Vijaya"/>
          <w:cs/>
          <w:lang w:val="en-US" w:bidi="ta-IN"/>
        </w:rPr>
        <w:tab/>
        <w:t>ஔ</w:t>
      </w:r>
    </w:p>
    <w:p w14:paraId="580164C0" w14:textId="0759A176" w:rsidR="00172E3D" w:rsidRPr="00172E3D" w:rsidRDefault="00172E3D" w:rsidP="00172E3D">
      <w:pPr>
        <w:rPr>
          <w:i/>
          <w:iCs/>
          <w:lang w:val="en-US"/>
        </w:rPr>
      </w:pPr>
      <w:r w:rsidRPr="00172E3D">
        <w:rPr>
          <w:i/>
          <w:iCs/>
          <w:lang w:val="en-US"/>
        </w:rPr>
        <w:t>a</w:t>
      </w:r>
      <w:r w:rsidRPr="00172E3D">
        <w:rPr>
          <w:i/>
          <w:iCs/>
          <w:lang w:val="en-US"/>
        </w:rPr>
        <w:tab/>
        <w:t>aa</w:t>
      </w:r>
      <w:r w:rsidRPr="00172E3D">
        <w:rPr>
          <w:i/>
          <w:iCs/>
          <w:lang w:val="en-US"/>
        </w:rPr>
        <w:tab/>
        <w:t>e</w:t>
      </w:r>
      <w:r w:rsidRPr="00172E3D">
        <w:rPr>
          <w:i/>
          <w:iCs/>
          <w:lang w:val="en-US"/>
        </w:rPr>
        <w:tab/>
        <w:t>ee</w:t>
      </w:r>
      <w:r w:rsidRPr="00172E3D">
        <w:rPr>
          <w:i/>
          <w:iCs/>
          <w:lang w:val="en-US"/>
        </w:rPr>
        <w:tab/>
        <w:t>u</w:t>
      </w:r>
      <w:r w:rsidRPr="00172E3D">
        <w:rPr>
          <w:i/>
          <w:iCs/>
          <w:lang w:val="en-US"/>
        </w:rPr>
        <w:tab/>
        <w:t>oo</w:t>
      </w:r>
      <w:r w:rsidRPr="00172E3D">
        <w:rPr>
          <w:i/>
          <w:iCs/>
          <w:lang w:val="en-US"/>
        </w:rPr>
        <w:tab/>
        <w:t>ye</w:t>
      </w:r>
      <w:r w:rsidRPr="00172E3D">
        <w:rPr>
          <w:i/>
          <w:iCs/>
          <w:lang w:val="en-US"/>
        </w:rPr>
        <w:tab/>
        <w:t>yae</w:t>
      </w:r>
      <w:r w:rsidRPr="00172E3D">
        <w:rPr>
          <w:i/>
          <w:iCs/>
          <w:lang w:val="en-US"/>
        </w:rPr>
        <w:tab/>
        <w:t>i</w:t>
      </w:r>
      <w:r w:rsidRPr="00172E3D">
        <w:rPr>
          <w:i/>
          <w:iCs/>
          <w:lang w:val="en-US"/>
        </w:rPr>
        <w:tab/>
        <w:t>o</w:t>
      </w:r>
      <w:r w:rsidRPr="00172E3D">
        <w:rPr>
          <w:i/>
          <w:iCs/>
          <w:lang w:val="en-US"/>
        </w:rPr>
        <w:tab/>
        <w:t>oa</w:t>
      </w:r>
      <w:r w:rsidRPr="00172E3D">
        <w:rPr>
          <w:i/>
          <w:iCs/>
          <w:lang w:val="en-US"/>
        </w:rPr>
        <w:tab/>
        <w:t>ow</w:t>
      </w:r>
    </w:p>
    <w:p w14:paraId="319EB413" w14:textId="2AAA9D55" w:rsidR="00172E3D" w:rsidRPr="00172E3D" w:rsidRDefault="00172E3D" w:rsidP="00172E3D">
      <w:pPr>
        <w:rPr>
          <w:lang w:val="en-US"/>
        </w:rPr>
      </w:pPr>
      <w:r>
        <w:rPr>
          <w:lang w:val="en-US"/>
        </w:rPr>
        <w:t>C</w:t>
      </w:r>
      <w:r w:rsidRPr="00172E3D">
        <w:rPr>
          <w:lang w:val="en-US"/>
        </w:rPr>
        <w:t>onsonants</w:t>
      </w:r>
    </w:p>
    <w:p w14:paraId="306F0536" w14:textId="77777777" w:rsidR="00172E3D" w:rsidRPr="00172E3D" w:rsidRDefault="00172E3D" w:rsidP="00172E3D">
      <w:pPr>
        <w:rPr>
          <w:lang w:val="en-US"/>
        </w:rPr>
      </w:pPr>
      <w:r w:rsidRPr="00172E3D">
        <w:rPr>
          <w:rFonts w:cs="Vijaya"/>
          <w:cs/>
          <w:lang w:val="en-US" w:bidi="ta-IN"/>
        </w:rPr>
        <w:t>க்</w:t>
      </w:r>
      <w:r w:rsidRPr="00172E3D">
        <w:rPr>
          <w:rFonts w:cs="Vijaya"/>
          <w:cs/>
          <w:lang w:val="en-US" w:bidi="ta-IN"/>
        </w:rPr>
        <w:tab/>
        <w:t>ங்</w:t>
      </w:r>
      <w:r w:rsidRPr="00172E3D">
        <w:rPr>
          <w:rFonts w:cs="Vijaya"/>
          <w:cs/>
          <w:lang w:val="en-US" w:bidi="ta-IN"/>
        </w:rPr>
        <w:tab/>
        <w:t>ச்</w:t>
      </w:r>
      <w:r w:rsidRPr="00172E3D">
        <w:rPr>
          <w:rFonts w:cs="Vijaya"/>
          <w:cs/>
          <w:lang w:val="en-US" w:bidi="ta-IN"/>
        </w:rPr>
        <w:tab/>
        <w:t>ஞ்</w:t>
      </w:r>
      <w:r w:rsidRPr="00172E3D">
        <w:rPr>
          <w:rFonts w:cs="Vijaya"/>
          <w:cs/>
          <w:lang w:val="en-US" w:bidi="ta-IN"/>
        </w:rPr>
        <w:tab/>
        <w:t>ட்</w:t>
      </w:r>
      <w:r w:rsidRPr="00172E3D">
        <w:rPr>
          <w:rFonts w:cs="Vijaya"/>
          <w:cs/>
          <w:lang w:val="en-US" w:bidi="ta-IN"/>
        </w:rPr>
        <w:tab/>
        <w:t>ண்</w:t>
      </w:r>
      <w:r w:rsidRPr="00172E3D">
        <w:rPr>
          <w:rFonts w:cs="Vijaya"/>
          <w:cs/>
          <w:lang w:val="en-US" w:bidi="ta-IN"/>
        </w:rPr>
        <w:tab/>
        <w:t>த்</w:t>
      </w:r>
      <w:r w:rsidRPr="00172E3D">
        <w:rPr>
          <w:rFonts w:cs="Vijaya"/>
          <w:cs/>
          <w:lang w:val="en-US" w:bidi="ta-IN"/>
        </w:rPr>
        <w:tab/>
        <w:t xml:space="preserve">ந் </w:t>
      </w:r>
      <w:r w:rsidRPr="00172E3D">
        <w:rPr>
          <w:rFonts w:cs="Vijaya"/>
          <w:cs/>
          <w:lang w:val="en-US" w:bidi="ta-IN"/>
        </w:rPr>
        <w:tab/>
        <w:t>ப்</w:t>
      </w:r>
      <w:r w:rsidRPr="00172E3D">
        <w:rPr>
          <w:rFonts w:cs="Vijaya"/>
          <w:cs/>
          <w:lang w:val="en-US" w:bidi="ta-IN"/>
        </w:rPr>
        <w:tab/>
        <w:t>ம்</w:t>
      </w:r>
      <w:r w:rsidRPr="00172E3D">
        <w:rPr>
          <w:rFonts w:cs="Vijaya"/>
          <w:cs/>
          <w:lang w:val="en-US" w:bidi="ta-IN"/>
        </w:rPr>
        <w:tab/>
        <w:t>ய்</w:t>
      </w:r>
    </w:p>
    <w:p w14:paraId="2E27A6F5" w14:textId="77777777" w:rsidR="00172E3D" w:rsidRPr="00172E3D" w:rsidRDefault="00172E3D" w:rsidP="00172E3D">
      <w:pPr>
        <w:rPr>
          <w:i/>
          <w:iCs/>
          <w:lang w:val="en-US"/>
        </w:rPr>
      </w:pPr>
      <w:r w:rsidRPr="00172E3D">
        <w:rPr>
          <w:i/>
          <w:iCs/>
          <w:lang w:val="en-US"/>
        </w:rPr>
        <w:t>ik</w:t>
      </w:r>
      <w:r w:rsidRPr="00172E3D">
        <w:rPr>
          <w:i/>
          <w:iCs/>
          <w:lang w:val="en-US"/>
        </w:rPr>
        <w:tab/>
        <w:t>ing</w:t>
      </w:r>
      <w:r w:rsidRPr="00172E3D">
        <w:rPr>
          <w:i/>
          <w:iCs/>
          <w:lang w:val="en-US"/>
        </w:rPr>
        <w:tab/>
        <w:t>ich</w:t>
      </w:r>
      <w:r w:rsidRPr="00172E3D">
        <w:rPr>
          <w:i/>
          <w:iCs/>
          <w:lang w:val="en-US"/>
        </w:rPr>
        <w:tab/>
        <w:t>in</w:t>
      </w:r>
      <w:r w:rsidRPr="00172E3D">
        <w:rPr>
          <w:i/>
          <w:iCs/>
          <w:lang w:val="en-US"/>
        </w:rPr>
        <w:tab/>
        <w:t>it</w:t>
      </w:r>
      <w:r w:rsidRPr="00172E3D">
        <w:rPr>
          <w:i/>
          <w:iCs/>
          <w:lang w:val="en-US"/>
        </w:rPr>
        <w:tab/>
        <w:t>in</w:t>
      </w:r>
      <w:r w:rsidRPr="00172E3D">
        <w:rPr>
          <w:i/>
          <w:iCs/>
          <w:lang w:val="en-US"/>
        </w:rPr>
        <w:tab/>
        <w:t>ith</w:t>
      </w:r>
      <w:r w:rsidRPr="00172E3D">
        <w:rPr>
          <w:i/>
          <w:iCs/>
          <w:lang w:val="en-US"/>
        </w:rPr>
        <w:tab/>
        <w:t>inth</w:t>
      </w:r>
      <w:r w:rsidRPr="00172E3D">
        <w:rPr>
          <w:i/>
          <w:iCs/>
          <w:lang w:val="en-US"/>
        </w:rPr>
        <w:tab/>
        <w:t>ip</w:t>
      </w:r>
      <w:r w:rsidRPr="00172E3D">
        <w:rPr>
          <w:i/>
          <w:iCs/>
          <w:lang w:val="en-US"/>
        </w:rPr>
        <w:tab/>
        <w:t>im</w:t>
      </w:r>
      <w:r w:rsidRPr="00172E3D">
        <w:rPr>
          <w:i/>
          <w:iCs/>
          <w:lang w:val="en-US"/>
        </w:rPr>
        <w:tab/>
        <w:t>iy</w:t>
      </w:r>
    </w:p>
    <w:p w14:paraId="423CE3A3" w14:textId="77777777" w:rsidR="00172E3D" w:rsidRPr="00172E3D" w:rsidRDefault="00172E3D" w:rsidP="00172E3D">
      <w:pPr>
        <w:rPr>
          <w:lang w:val="en-US"/>
        </w:rPr>
      </w:pPr>
    </w:p>
    <w:p w14:paraId="34F5CDDD" w14:textId="77777777" w:rsidR="00172E3D" w:rsidRPr="00172E3D" w:rsidRDefault="00172E3D" w:rsidP="00172E3D">
      <w:pPr>
        <w:rPr>
          <w:lang w:val="en-US"/>
        </w:rPr>
      </w:pPr>
      <w:r w:rsidRPr="00172E3D">
        <w:rPr>
          <w:rFonts w:cs="Vijaya"/>
          <w:cs/>
          <w:lang w:val="en-US" w:bidi="ta-IN"/>
        </w:rPr>
        <w:t>ர்</w:t>
      </w:r>
      <w:r w:rsidRPr="00172E3D">
        <w:rPr>
          <w:rFonts w:cs="Vijaya"/>
          <w:cs/>
          <w:lang w:val="en-US" w:bidi="ta-IN"/>
        </w:rPr>
        <w:tab/>
        <w:t>ல்</w:t>
      </w:r>
      <w:r w:rsidRPr="00172E3D">
        <w:rPr>
          <w:rFonts w:cs="Vijaya"/>
          <w:cs/>
          <w:lang w:val="en-US" w:bidi="ta-IN"/>
        </w:rPr>
        <w:tab/>
        <w:t>வ்</w:t>
      </w:r>
      <w:r w:rsidRPr="00172E3D">
        <w:rPr>
          <w:rFonts w:cs="Vijaya"/>
          <w:cs/>
          <w:lang w:val="en-US" w:bidi="ta-IN"/>
        </w:rPr>
        <w:tab/>
        <w:t>ழ்</w:t>
      </w:r>
      <w:r w:rsidRPr="00172E3D">
        <w:rPr>
          <w:rFonts w:cs="Vijaya"/>
          <w:cs/>
          <w:lang w:val="en-US" w:bidi="ta-IN"/>
        </w:rPr>
        <w:tab/>
        <w:t xml:space="preserve">ள் </w:t>
      </w:r>
      <w:r w:rsidRPr="00172E3D">
        <w:rPr>
          <w:rFonts w:cs="Vijaya"/>
          <w:cs/>
          <w:lang w:val="en-US" w:bidi="ta-IN"/>
        </w:rPr>
        <w:tab/>
        <w:t>ற்</w:t>
      </w:r>
      <w:r w:rsidRPr="00172E3D">
        <w:rPr>
          <w:rFonts w:cs="Vijaya"/>
          <w:cs/>
          <w:lang w:val="en-US" w:bidi="ta-IN"/>
        </w:rPr>
        <w:tab/>
        <w:t>ன்</w:t>
      </w:r>
    </w:p>
    <w:p w14:paraId="6327B6F1" w14:textId="54E77578" w:rsidR="0018463B" w:rsidRPr="00172E3D" w:rsidRDefault="00172E3D" w:rsidP="00172E3D">
      <w:pPr>
        <w:rPr>
          <w:i/>
          <w:iCs/>
          <w:lang w:val="en-US"/>
        </w:rPr>
      </w:pPr>
      <w:r w:rsidRPr="00172E3D">
        <w:rPr>
          <w:i/>
          <w:iCs/>
          <w:lang w:val="en-US"/>
        </w:rPr>
        <w:t>ir</w:t>
      </w:r>
      <w:r w:rsidRPr="00172E3D">
        <w:rPr>
          <w:i/>
          <w:iCs/>
          <w:lang w:val="en-US"/>
        </w:rPr>
        <w:tab/>
        <w:t>il</w:t>
      </w:r>
      <w:r w:rsidRPr="00172E3D">
        <w:rPr>
          <w:i/>
          <w:iCs/>
          <w:lang w:val="en-US"/>
        </w:rPr>
        <w:tab/>
        <w:t>iv</w:t>
      </w:r>
      <w:r w:rsidRPr="00172E3D">
        <w:rPr>
          <w:i/>
          <w:iCs/>
          <w:lang w:val="en-US"/>
        </w:rPr>
        <w:tab/>
        <w:t>izh</w:t>
      </w:r>
      <w:r w:rsidRPr="00172E3D">
        <w:rPr>
          <w:i/>
          <w:iCs/>
          <w:lang w:val="en-US"/>
        </w:rPr>
        <w:tab/>
        <w:t>il</w:t>
      </w:r>
      <w:r w:rsidRPr="00172E3D">
        <w:rPr>
          <w:i/>
          <w:iCs/>
          <w:lang w:val="en-US"/>
        </w:rPr>
        <w:tab/>
        <w:t>ir</w:t>
      </w:r>
      <w:r w:rsidRPr="00172E3D">
        <w:rPr>
          <w:i/>
          <w:iCs/>
          <w:lang w:val="en-US"/>
        </w:rPr>
        <w:tab/>
        <w:t>in</w:t>
      </w:r>
    </w:p>
    <w:p w14:paraId="38DE8F30" w14:textId="77777777" w:rsidR="0018463B" w:rsidRDefault="0018463B" w:rsidP="00E81BAC">
      <w:pPr>
        <w:rPr>
          <w:lang w:val="en-US"/>
        </w:rPr>
      </w:pPr>
    </w:p>
    <w:p w14:paraId="5437F9D3" w14:textId="189E30EE" w:rsidR="00172E3D" w:rsidRDefault="006343ED" w:rsidP="006343ED">
      <w:pPr>
        <w:rPr>
          <w:lang w:val="en-US"/>
        </w:rPr>
      </w:pPr>
      <w:r w:rsidRPr="006343ED">
        <w:rPr>
          <w:lang w:val="en-US"/>
        </w:rPr>
        <w:t>The vowels and consonants are combined and form</w:t>
      </w:r>
      <w:r>
        <w:rPr>
          <w:lang w:val="en-US"/>
        </w:rPr>
        <w:t>s</w:t>
      </w:r>
      <w:r w:rsidRPr="006343ED">
        <w:rPr>
          <w:lang w:val="en-US"/>
        </w:rPr>
        <w:t xml:space="preserve"> </w:t>
      </w:r>
      <w:r>
        <w:rPr>
          <w:lang w:val="en-US"/>
        </w:rPr>
        <w:t xml:space="preserve">the </w:t>
      </w:r>
      <w:r w:rsidRPr="006343ED">
        <w:rPr>
          <w:lang w:val="en-US"/>
        </w:rPr>
        <w:t>compound letters. There are 216 compound letters</w:t>
      </w:r>
      <w:r>
        <w:rPr>
          <w:lang w:val="en-US"/>
        </w:rPr>
        <w:t xml:space="preserve"> i.e., </w:t>
      </w:r>
      <w:r w:rsidRPr="006343ED">
        <w:rPr>
          <w:lang w:val="en-US"/>
        </w:rPr>
        <w:t xml:space="preserve">12 </w:t>
      </w:r>
      <w:r>
        <w:rPr>
          <w:lang w:val="en-US"/>
        </w:rPr>
        <w:t xml:space="preserve">vowels </w:t>
      </w:r>
      <w:r w:rsidRPr="006343ED">
        <w:rPr>
          <w:lang w:val="en-US"/>
        </w:rPr>
        <w:t>* 18</w:t>
      </w:r>
      <w:r>
        <w:rPr>
          <w:lang w:val="en-US"/>
        </w:rPr>
        <w:t xml:space="preserve"> </w:t>
      </w:r>
      <w:r w:rsidR="00F44254">
        <w:rPr>
          <w:lang w:val="en-US"/>
        </w:rPr>
        <w:t xml:space="preserve">consonants </w:t>
      </w:r>
      <w:r w:rsidR="00F44254" w:rsidRPr="006343ED">
        <w:rPr>
          <w:lang w:val="en-US"/>
        </w:rPr>
        <w:t>=</w:t>
      </w:r>
      <w:r w:rsidRPr="006343ED">
        <w:rPr>
          <w:lang w:val="en-US"/>
        </w:rPr>
        <w:t xml:space="preserve"> 216</w:t>
      </w:r>
      <w:r>
        <w:rPr>
          <w:lang w:val="en-US"/>
        </w:rPr>
        <w:t xml:space="preserve"> compound letters. Also, t</w:t>
      </w:r>
      <w:r w:rsidRPr="006343ED">
        <w:rPr>
          <w:lang w:val="en-US"/>
        </w:rPr>
        <w:t xml:space="preserve">here is 1 special letter </w:t>
      </w:r>
      <w:r>
        <w:rPr>
          <w:lang w:val="en-US"/>
        </w:rPr>
        <w:t>‘</w:t>
      </w:r>
      <w:r w:rsidRPr="006343ED">
        <w:rPr>
          <w:rFonts w:cs="Vijaya"/>
          <w:cs/>
          <w:lang w:val="en-US" w:bidi="ta-IN"/>
        </w:rPr>
        <w:t>ஃ</w:t>
      </w:r>
      <w:r>
        <w:rPr>
          <w:rFonts w:cs="Vijaya"/>
          <w:lang w:val="en-US" w:bidi="ta-IN"/>
        </w:rPr>
        <w:t xml:space="preserve"> (ak)’</w:t>
      </w:r>
      <w:r>
        <w:rPr>
          <w:lang w:val="en-US"/>
        </w:rPr>
        <w:t xml:space="preserve">. </w:t>
      </w:r>
      <w:r w:rsidRPr="006343ED">
        <w:rPr>
          <w:lang w:val="en-US"/>
        </w:rPr>
        <w:t>Therefore, there are totally 247 letters</w:t>
      </w:r>
      <w:r>
        <w:rPr>
          <w:lang w:val="en-US"/>
        </w:rPr>
        <w:t xml:space="preserve"> in Tamil. </w:t>
      </w:r>
      <w:r w:rsidRPr="006343ED">
        <w:rPr>
          <w:lang w:val="en-US"/>
        </w:rPr>
        <w:t>12 vowels + 18 consonants + 216 compound</w:t>
      </w:r>
      <w:r w:rsidR="00F44254">
        <w:rPr>
          <w:lang w:val="en-US"/>
        </w:rPr>
        <w:t xml:space="preserve"> letters</w:t>
      </w:r>
      <w:r w:rsidRPr="006343ED">
        <w:rPr>
          <w:lang w:val="en-US"/>
        </w:rPr>
        <w:t xml:space="preserve"> + 1 special </w:t>
      </w:r>
      <w:r w:rsidR="00F44254">
        <w:rPr>
          <w:lang w:val="en-US"/>
        </w:rPr>
        <w:t xml:space="preserve">letters </w:t>
      </w:r>
      <w:r w:rsidRPr="006343ED">
        <w:rPr>
          <w:lang w:val="en-US"/>
        </w:rPr>
        <w:t>= 247 letters</w:t>
      </w:r>
      <w:r w:rsidR="00217BE7">
        <w:rPr>
          <w:lang w:val="en-US"/>
        </w:rPr>
        <w:t>.</w:t>
      </w:r>
    </w:p>
    <w:p w14:paraId="5731F97D" w14:textId="2C4DDB35" w:rsidR="00C9478B" w:rsidRDefault="00C9478B" w:rsidP="006343ED">
      <w:pPr>
        <w:rPr>
          <w:lang w:val="en-US"/>
        </w:rPr>
      </w:pPr>
      <w:r>
        <w:rPr>
          <w:lang w:val="en-US"/>
        </w:rPr>
        <w:t>Rules of Tamil grammar:</w:t>
      </w:r>
    </w:p>
    <w:p w14:paraId="32D32A8C" w14:textId="2B9AF01A" w:rsidR="00DD7F38" w:rsidRDefault="00217BE7" w:rsidP="00E81BAC">
      <w:pPr>
        <w:rPr>
          <w:lang w:val="en-US"/>
        </w:rPr>
      </w:pPr>
      <w:r>
        <w:rPr>
          <w:lang w:val="en-US"/>
        </w:rPr>
        <w:t xml:space="preserve">Tamil is agglutinative in nature and explicitly suffix the particles at its end. </w:t>
      </w:r>
      <w:r w:rsidR="00DD7F38">
        <w:rPr>
          <w:lang w:val="en-US"/>
        </w:rPr>
        <w:t xml:space="preserve">Though there are plenty of rules in Tamil grammar, only certain important </w:t>
      </w:r>
      <w:r w:rsidR="00E16147">
        <w:rPr>
          <w:lang w:val="en-US"/>
        </w:rPr>
        <w:t xml:space="preserve">rules </w:t>
      </w:r>
      <w:r w:rsidR="00E16147">
        <w:rPr>
          <w:lang w:val="en-US"/>
        </w:rPr>
        <w:fldChar w:fldCharType="begin"/>
      </w:r>
      <w:r w:rsidR="00E16147">
        <w:rPr>
          <w:lang w:val="en-US"/>
        </w:rPr>
        <w:instrText xml:space="preserve"> ADDIN ZOTERO_ITEM CSL_CITATION {"citationID":"MNBfQoBS","properties":{"formattedCitation":"(Arden, 1891)","plainCitation":"(Arden, 1891)","noteIndex":0},"citationItems":[{"id":17,"uris":["http://zotero.org/users/local/2X2vYzkt/items/KDSUYEM7"],"itemData":{"id":17,"type":"book","language":"en","number-of-pages":"198","publisher":"Society for Promoting Christian Knowledge","source":"Google Books","title":"A Progressive Grammar of Common Tamil","author":[{"family":"Arden","given":"Albert Henry"}],"issued":{"date-parts":[["1891"]]}}}],"schema":"https://github.com/citation-style-language/schema/raw/master/csl-citation.json"} </w:instrText>
      </w:r>
      <w:r w:rsidR="00E16147">
        <w:rPr>
          <w:lang w:val="en-US"/>
        </w:rPr>
        <w:fldChar w:fldCharType="separate"/>
      </w:r>
      <w:r w:rsidR="00E16147" w:rsidRPr="00E16147">
        <w:rPr>
          <w:rFonts w:ascii="Calibri" w:hAnsi="Calibri" w:cs="Calibri"/>
        </w:rPr>
        <w:t>(Arden, 1891)</w:t>
      </w:r>
      <w:r w:rsidR="00E16147">
        <w:rPr>
          <w:lang w:val="en-US"/>
        </w:rPr>
        <w:fldChar w:fldCharType="end"/>
      </w:r>
      <w:r w:rsidR="000C52C7">
        <w:rPr>
          <w:lang w:val="en-US"/>
        </w:rPr>
        <w:t xml:space="preserve">, </w:t>
      </w:r>
      <w:r w:rsidR="000C52C7">
        <w:rPr>
          <w:lang w:val="en-US"/>
        </w:rPr>
        <w:fldChar w:fldCharType="begin"/>
      </w:r>
      <w:r w:rsidR="000C52C7">
        <w:rPr>
          <w:lang w:val="en-US"/>
        </w:rPr>
        <w:instrText xml:space="preserve"> ADDIN ZOTERO_ITEM CSL_CITATION {"citationID":"ZDj5w5DQ","properties":{"formattedCitation":"({\\i{}\\uc0\\u2997{}\\uc0\\u3015{}\\uc0\\u2993{}\\uc0\\u3021{}\\uc0\\u2993{}\\uc0\\u3009{}\\uc0\\u2990{}\\uc0\\u3016{}\\uc0\\u2980{}\\uc0\\u3021{} \\uc0\\u2980{}\\uc0\\u3018{}\\uc0\\u2965{}\\uc0\\u3016{} | \\uc0\\u2980{}\\uc0\\u2990{}\\uc0\\u3007{}\\uc0\\u2996{}\\uc0\\u3021{} \\uc0\\u2951{}\\uc0\\u2979{}\\uc0\\u3016{}\\uc0\\u2991{}\\uc0\\u2965{}\\uc0\\u3021{} \\uc0\\u2965{}\\uc0\\u2994{}\\uc0\\u3021{}\\uc0\\u2997{}\\uc0\\u3007{}\\uc0\\u2965{}\\uc0\\u3021{}\\uc0\\u2965{}\\uc0\\u2996{}\\uc0\\u2965{}\\uc0\\u2990{}\\uc0\\u3021{} TAMIL VIRTUAL ACADEMY}, n.d.)","plainCitation":"(</w:instrText>
      </w:r>
      <w:r w:rsidR="000C52C7">
        <w:rPr>
          <w:rFonts w:cs="Vijaya"/>
          <w:cs/>
          <w:lang w:val="en-US" w:bidi="ta-IN"/>
        </w:rPr>
        <w:instrText xml:space="preserve">வேற்றுமைத் தொகை </w:instrText>
      </w:r>
      <w:r w:rsidR="000C52C7">
        <w:rPr>
          <w:lang w:val="en-US"/>
        </w:rPr>
        <w:instrText xml:space="preserve">| </w:instrText>
      </w:r>
      <w:r w:rsidR="000C52C7">
        <w:rPr>
          <w:rFonts w:cs="Vijaya"/>
          <w:cs/>
          <w:lang w:val="en-US" w:bidi="ta-IN"/>
        </w:rPr>
        <w:instrText xml:space="preserve">தமிழ் இணையக் கல்விக்கழகம் </w:instrText>
      </w:r>
      <w:r w:rsidR="000C52C7">
        <w:rPr>
          <w:lang w:val="en-US"/>
        </w:rPr>
        <w:instrText>TAMIL VIRTUAL ACADEMY, n.d.)","noteIndex":0},"citationItems":[{"id":19,"uris":["http://zotero.org/users/local/2X2vYzkt/items/5PEXGUFI"],"itemData":{"id":19,"type":"webpage","title":"</w:instrText>
      </w:r>
      <w:r w:rsidR="000C52C7">
        <w:rPr>
          <w:rFonts w:cs="Vijaya"/>
          <w:cs/>
          <w:lang w:val="en-US" w:bidi="ta-IN"/>
        </w:rPr>
        <w:instrText xml:space="preserve">வேற்றுமைத் தொகை </w:instrText>
      </w:r>
      <w:r w:rsidR="000C52C7">
        <w:rPr>
          <w:lang w:val="en-US"/>
        </w:rPr>
        <w:instrText xml:space="preserve">| </w:instrText>
      </w:r>
      <w:r w:rsidR="000C52C7">
        <w:rPr>
          <w:rFonts w:cs="Vijaya"/>
          <w:cs/>
          <w:lang w:val="en-US" w:bidi="ta-IN"/>
        </w:rPr>
        <w:instrText xml:space="preserve">தமிழ் இணையக் கல்விக்கழகம் </w:instrText>
      </w:r>
      <w:r w:rsidR="000C52C7">
        <w:rPr>
          <w:lang w:val="en-US"/>
        </w:rPr>
        <w:instrText xml:space="preserve">TAMIL VIRTUAL ACADEMY","URL":"https://www.tamilvu.org/ta/courses-degree-a021-a0214-html-a0214211-6615","accessed":{"date-parts":[["2023",8,22]]}}}],"schema":"https://github.com/citation-style-language/schema/raw/master/csl-citation.json"} </w:instrText>
      </w:r>
      <w:r w:rsidR="000C52C7">
        <w:rPr>
          <w:lang w:val="en-US"/>
        </w:rPr>
        <w:fldChar w:fldCharType="separate"/>
      </w:r>
      <w:r w:rsidR="000C52C7" w:rsidRPr="000C52C7">
        <w:rPr>
          <w:rFonts w:ascii="Calibri" w:hAnsi="Calibri" w:cs="Calibri"/>
          <w:kern w:val="0"/>
          <w:szCs w:val="24"/>
        </w:rPr>
        <w:t>(</w:t>
      </w:r>
      <w:r w:rsidR="000C52C7" w:rsidRPr="000C52C7">
        <w:rPr>
          <w:rFonts w:ascii="Calibri" w:hAnsi="Calibri" w:cs="Calibri"/>
          <w:kern w:val="0"/>
          <w:szCs w:val="24"/>
          <w:cs/>
          <w:lang w:bidi="ta-IN"/>
        </w:rPr>
        <w:t xml:space="preserve">தமிழ் இணையக் கல்விக்கழகம் </w:t>
      </w:r>
      <w:r w:rsidR="000C52C7" w:rsidRPr="000C52C7">
        <w:rPr>
          <w:rFonts w:ascii="Calibri" w:hAnsi="Calibri" w:cs="Calibri"/>
          <w:kern w:val="0"/>
          <w:szCs w:val="24"/>
        </w:rPr>
        <w:t>TAMIL VIRTUAL ACADEMY, n.d.)</w:t>
      </w:r>
      <w:r w:rsidR="000C52C7">
        <w:rPr>
          <w:lang w:val="en-US"/>
        </w:rPr>
        <w:fldChar w:fldCharType="end"/>
      </w:r>
      <w:r w:rsidR="00E16147">
        <w:rPr>
          <w:lang w:val="en-US"/>
        </w:rPr>
        <w:t xml:space="preserve"> that</w:t>
      </w:r>
      <w:r w:rsidR="00DD7F38">
        <w:rPr>
          <w:lang w:val="en-US"/>
        </w:rPr>
        <w:t xml:space="preserve"> is necessary for this work are explained here. </w:t>
      </w:r>
    </w:p>
    <w:p w14:paraId="2991360C" w14:textId="77777777" w:rsidR="00317A0E" w:rsidRDefault="00317A0E" w:rsidP="00E81BAC">
      <w:pPr>
        <w:rPr>
          <w:lang w:val="en-US"/>
        </w:rPr>
      </w:pPr>
    </w:p>
    <w:p w14:paraId="3A1AD62C" w14:textId="77777777" w:rsidR="00317A0E" w:rsidRDefault="00317A0E" w:rsidP="00E81BAC">
      <w:pPr>
        <w:rPr>
          <w:lang w:val="en-US"/>
        </w:rPr>
      </w:pPr>
    </w:p>
    <w:p w14:paraId="6A43E3A7" w14:textId="77777777" w:rsidR="00317A0E" w:rsidRDefault="00317A0E" w:rsidP="00E81BAC">
      <w:pPr>
        <w:rPr>
          <w:lang w:val="en-US"/>
        </w:rPr>
      </w:pPr>
    </w:p>
    <w:p w14:paraId="6DFB4992" w14:textId="77777777" w:rsidR="00DF33EC" w:rsidRDefault="00317A0E" w:rsidP="00DF33EC">
      <w:pPr>
        <w:rPr>
          <w:lang w:val="en-US"/>
        </w:rPr>
      </w:pPr>
      <w:r w:rsidRPr="00317A0E">
        <w:rPr>
          <w:lang w:val="en-US"/>
        </w:rPr>
        <w:t>Rule 1:</w:t>
      </w:r>
      <w:r>
        <w:rPr>
          <w:lang w:val="en-US"/>
        </w:rPr>
        <w:t xml:space="preserve"> </w:t>
      </w:r>
      <w:r w:rsidRPr="00317A0E">
        <w:rPr>
          <w:lang w:val="en-US"/>
        </w:rPr>
        <w:t xml:space="preserve">The verb always stands at the end and concludes the sentence. </w:t>
      </w:r>
      <w:r w:rsidR="00DF1628">
        <w:rPr>
          <w:lang w:val="en-US"/>
        </w:rPr>
        <w:t>In (5), the verb</w:t>
      </w:r>
      <w:r w:rsidR="00325D7E">
        <w:rPr>
          <w:lang w:val="en-US"/>
        </w:rPr>
        <w:t xml:space="preserve"> </w:t>
      </w:r>
      <w:r w:rsidR="00325D7E" w:rsidRPr="00C65886">
        <w:rPr>
          <w:rFonts w:ascii="Vijaya" w:hAnsi="Vijaya" w:cs="Vijaya"/>
          <w:cs/>
          <w:lang w:val="en-US" w:bidi="ta-IN"/>
        </w:rPr>
        <w:t>படித்தான்</w:t>
      </w:r>
      <w:r w:rsidR="00325D7E">
        <w:rPr>
          <w:rFonts w:ascii="Vijaya" w:hAnsi="Vijaya" w:cs="Vijaya"/>
          <w:lang w:val="en-US" w:bidi="ta-IN"/>
        </w:rPr>
        <w:t xml:space="preserve"> (</w:t>
      </w:r>
      <w:r w:rsidR="00325D7E" w:rsidRPr="00317A0E">
        <w:rPr>
          <w:i/>
          <w:iCs/>
          <w:lang w:val="en-US"/>
        </w:rPr>
        <w:t>padithaan</w:t>
      </w:r>
      <w:r w:rsidR="00325D7E">
        <w:rPr>
          <w:i/>
          <w:iCs/>
          <w:lang w:val="en-US"/>
        </w:rPr>
        <w:t xml:space="preserve"> -  </w:t>
      </w:r>
      <w:r w:rsidR="00325D7E" w:rsidRPr="00317A0E">
        <w:rPr>
          <w:lang w:val="en-US"/>
        </w:rPr>
        <w:t>learnt</w:t>
      </w:r>
      <w:r w:rsidR="00325D7E">
        <w:rPr>
          <w:rFonts w:ascii="Vijaya" w:hAnsi="Vijaya" w:cs="Vijaya"/>
          <w:lang w:val="en-US" w:bidi="ta-IN"/>
        </w:rPr>
        <w:t>)</w:t>
      </w:r>
      <w:r w:rsidR="00DF1628">
        <w:rPr>
          <w:lang w:val="en-US"/>
        </w:rPr>
        <w:t xml:space="preserve"> lies at the end.</w:t>
      </w:r>
    </w:p>
    <w:p w14:paraId="7EF79B43" w14:textId="1AE56909" w:rsidR="00317A0E" w:rsidRPr="00DF33EC" w:rsidRDefault="00317A0E" w:rsidP="00DF33EC">
      <w:pPr>
        <w:rPr>
          <w:lang w:val="en-US"/>
        </w:rPr>
      </w:pPr>
      <w:r w:rsidRPr="00317A0E">
        <w:rPr>
          <w:lang w:val="en-US"/>
        </w:rPr>
        <w:t>(</w:t>
      </w:r>
      <w:r>
        <w:rPr>
          <w:lang w:val="en-US"/>
        </w:rPr>
        <w:t>5</w:t>
      </w:r>
      <w:r w:rsidRPr="00317A0E">
        <w:rPr>
          <w:lang w:val="en-US"/>
        </w:rPr>
        <w:t xml:space="preserve">) </w:t>
      </w:r>
      <w:r w:rsidRPr="00317A0E">
        <w:rPr>
          <w:lang w:val="en-US"/>
        </w:rPr>
        <w:tab/>
      </w:r>
      <w:r w:rsidRPr="00C65886">
        <w:rPr>
          <w:rFonts w:ascii="Vijaya" w:hAnsi="Vijaya" w:cs="Vijaya"/>
          <w:cs/>
          <w:lang w:val="en-US" w:bidi="ta-IN"/>
        </w:rPr>
        <w:t>பையன்</w:t>
      </w:r>
      <w:r w:rsidRPr="00C65886">
        <w:rPr>
          <w:rFonts w:ascii="Vijaya" w:hAnsi="Vijaya" w:cs="Vijaya"/>
          <w:cs/>
          <w:lang w:val="en-US" w:bidi="ta-IN"/>
        </w:rPr>
        <w:tab/>
      </w:r>
      <w:r w:rsidR="00C65886">
        <w:rPr>
          <w:rFonts w:ascii="Vijaya" w:hAnsi="Vijaya" w:cs="Vijaya"/>
          <w:lang w:val="en-US" w:bidi="ta-IN"/>
        </w:rPr>
        <w:tab/>
      </w:r>
      <w:r w:rsidRPr="00C65886">
        <w:rPr>
          <w:rFonts w:ascii="Vijaya" w:hAnsi="Vijaya" w:cs="Vijaya"/>
          <w:cs/>
          <w:lang w:val="en-US" w:bidi="ta-IN"/>
        </w:rPr>
        <w:t xml:space="preserve">பாடத்தை </w:t>
      </w:r>
      <w:r w:rsidRPr="00C65886">
        <w:rPr>
          <w:rFonts w:ascii="Vijaya" w:hAnsi="Vijaya" w:cs="Vijaya"/>
          <w:cs/>
          <w:lang w:val="en-US" w:bidi="ta-IN"/>
        </w:rPr>
        <w:tab/>
        <w:t>படித்தான்.</w:t>
      </w:r>
    </w:p>
    <w:p w14:paraId="7C0C62E8" w14:textId="42A74B5A" w:rsidR="00317A0E" w:rsidRPr="00317A0E" w:rsidRDefault="00317A0E" w:rsidP="00C65886">
      <w:pPr>
        <w:pStyle w:val="NoSpacing"/>
        <w:rPr>
          <w:i/>
          <w:iCs/>
          <w:lang w:val="en-US"/>
        </w:rPr>
      </w:pPr>
      <w:r w:rsidRPr="00317A0E">
        <w:rPr>
          <w:lang w:val="en-US"/>
        </w:rPr>
        <w:t xml:space="preserve"> </w:t>
      </w:r>
      <w:r w:rsidRPr="00317A0E">
        <w:rPr>
          <w:lang w:val="en-US"/>
        </w:rPr>
        <w:tab/>
      </w:r>
      <w:r w:rsidRPr="00317A0E">
        <w:rPr>
          <w:i/>
          <w:iCs/>
          <w:lang w:val="en-US"/>
        </w:rPr>
        <w:t>p</w:t>
      </w:r>
      <w:r w:rsidRPr="00317A0E">
        <w:rPr>
          <w:i/>
          <w:iCs/>
          <w:lang w:val="en-US"/>
        </w:rPr>
        <w:t>aiyan</w:t>
      </w:r>
      <w:r w:rsidRPr="00317A0E">
        <w:rPr>
          <w:i/>
          <w:iCs/>
          <w:lang w:val="en-US"/>
        </w:rPr>
        <w:tab/>
      </w:r>
      <w:r w:rsidRPr="00317A0E">
        <w:rPr>
          <w:i/>
          <w:iCs/>
          <w:lang w:val="en-US"/>
        </w:rPr>
        <w:tab/>
        <w:t>paadathai</w:t>
      </w:r>
      <w:r w:rsidRPr="00317A0E">
        <w:rPr>
          <w:i/>
          <w:iCs/>
          <w:lang w:val="en-US"/>
        </w:rPr>
        <w:tab/>
        <w:t>padithaan</w:t>
      </w:r>
      <w:r w:rsidRPr="00317A0E">
        <w:rPr>
          <w:i/>
          <w:iCs/>
          <w:lang w:val="en-US"/>
        </w:rPr>
        <w:t>.</w:t>
      </w:r>
    </w:p>
    <w:p w14:paraId="235BE999" w14:textId="04E8AF9A" w:rsidR="00317A0E" w:rsidRDefault="00317A0E" w:rsidP="00C65886">
      <w:pPr>
        <w:pStyle w:val="NoSpacing"/>
        <w:rPr>
          <w:lang w:val="en-US"/>
        </w:rPr>
      </w:pPr>
      <w:r w:rsidRPr="00317A0E">
        <w:rPr>
          <w:lang w:val="en-US"/>
        </w:rPr>
        <w:tab/>
        <w:t>boy</w:t>
      </w:r>
      <w:r w:rsidRPr="00317A0E">
        <w:rPr>
          <w:lang w:val="en-US"/>
        </w:rPr>
        <w:tab/>
      </w:r>
      <w:r w:rsidRPr="00317A0E">
        <w:rPr>
          <w:lang w:val="en-US"/>
        </w:rPr>
        <w:tab/>
        <w:t>lesson</w:t>
      </w:r>
      <w:r w:rsidRPr="00317A0E">
        <w:rPr>
          <w:lang w:val="en-US"/>
        </w:rPr>
        <w:tab/>
      </w:r>
      <w:r>
        <w:rPr>
          <w:lang w:val="en-US"/>
        </w:rPr>
        <w:t xml:space="preserve">              </w:t>
      </w:r>
      <w:r w:rsidRPr="00317A0E">
        <w:rPr>
          <w:lang w:val="en-US"/>
        </w:rPr>
        <w:t>learnt</w:t>
      </w:r>
      <w:r>
        <w:rPr>
          <w:lang w:val="en-US"/>
        </w:rPr>
        <w:t>.</w:t>
      </w:r>
    </w:p>
    <w:p w14:paraId="7A6B3FD6" w14:textId="22E9491E" w:rsidR="00317A0E" w:rsidRDefault="00317A0E" w:rsidP="00C65886">
      <w:pPr>
        <w:pStyle w:val="NoSpacing"/>
        <w:rPr>
          <w:lang w:val="en-US"/>
        </w:rPr>
      </w:pPr>
      <w:r>
        <w:rPr>
          <w:lang w:val="en-US"/>
        </w:rPr>
        <w:tab/>
        <w:t>Boy learnt the lesson.</w:t>
      </w:r>
    </w:p>
    <w:p w14:paraId="0F7F1339" w14:textId="77777777" w:rsidR="00C65886" w:rsidRDefault="00C65886" w:rsidP="00C65886">
      <w:pPr>
        <w:pStyle w:val="NoSpacing"/>
        <w:rPr>
          <w:lang w:val="en-US"/>
        </w:rPr>
      </w:pPr>
    </w:p>
    <w:p w14:paraId="3E1F2C98" w14:textId="1A4DAD4E" w:rsidR="00317A0E" w:rsidRPr="00317A0E" w:rsidRDefault="00317A0E" w:rsidP="00317A0E">
      <w:pPr>
        <w:rPr>
          <w:lang w:val="en-US"/>
        </w:rPr>
      </w:pPr>
      <w:r w:rsidRPr="00317A0E">
        <w:rPr>
          <w:lang w:val="en-US"/>
        </w:rPr>
        <w:t xml:space="preserve">Rule </w:t>
      </w:r>
      <w:r>
        <w:rPr>
          <w:lang w:val="en-US"/>
        </w:rPr>
        <w:t>2</w:t>
      </w:r>
      <w:r w:rsidRPr="00317A0E">
        <w:rPr>
          <w:lang w:val="en-US"/>
        </w:rPr>
        <w:t>:</w:t>
      </w:r>
      <w:r>
        <w:rPr>
          <w:lang w:val="en-US"/>
        </w:rPr>
        <w:t xml:space="preserve"> The v</w:t>
      </w:r>
      <w:r w:rsidRPr="00317A0E">
        <w:rPr>
          <w:lang w:val="en-US"/>
        </w:rPr>
        <w:t xml:space="preserve">erb </w:t>
      </w:r>
      <w:r>
        <w:rPr>
          <w:lang w:val="en-US"/>
        </w:rPr>
        <w:t>should agree with</w:t>
      </w:r>
      <w:r w:rsidRPr="00317A0E">
        <w:rPr>
          <w:lang w:val="en-US"/>
        </w:rPr>
        <w:t xml:space="preserve"> the </w:t>
      </w:r>
      <w:r>
        <w:rPr>
          <w:lang w:val="en-US"/>
        </w:rPr>
        <w:t xml:space="preserve">subject. Tamil verbs indicate the </w:t>
      </w:r>
      <w:r w:rsidRPr="00317A0E">
        <w:rPr>
          <w:lang w:val="en-US"/>
        </w:rPr>
        <w:t xml:space="preserve">tense, </w:t>
      </w:r>
      <w:r>
        <w:rPr>
          <w:lang w:val="en-US"/>
        </w:rPr>
        <w:t xml:space="preserve">the gender of </w:t>
      </w:r>
      <w:r w:rsidRPr="00317A0E">
        <w:rPr>
          <w:lang w:val="en-US"/>
        </w:rPr>
        <w:t>subject</w:t>
      </w:r>
      <w:r>
        <w:rPr>
          <w:lang w:val="en-US"/>
        </w:rPr>
        <w:t xml:space="preserve"> </w:t>
      </w:r>
      <w:r w:rsidR="007D7CF8">
        <w:rPr>
          <w:lang w:val="en-US"/>
        </w:rPr>
        <w:t xml:space="preserve">including its honor (formal or informal) </w:t>
      </w:r>
      <w:r w:rsidRPr="00317A0E">
        <w:rPr>
          <w:lang w:val="en-US"/>
        </w:rPr>
        <w:t xml:space="preserve">and </w:t>
      </w:r>
      <w:r>
        <w:rPr>
          <w:lang w:val="en-US"/>
        </w:rPr>
        <w:t xml:space="preserve">the </w:t>
      </w:r>
      <w:r w:rsidRPr="00317A0E">
        <w:rPr>
          <w:lang w:val="en-US"/>
        </w:rPr>
        <w:t>number</w:t>
      </w:r>
      <w:r>
        <w:rPr>
          <w:lang w:val="en-US"/>
        </w:rPr>
        <w:t xml:space="preserve"> </w:t>
      </w:r>
      <w:r w:rsidR="007D7CF8">
        <w:rPr>
          <w:lang w:val="en-US"/>
        </w:rPr>
        <w:t xml:space="preserve">(singular or plural) </w:t>
      </w:r>
      <w:r>
        <w:rPr>
          <w:lang w:val="en-US"/>
        </w:rPr>
        <w:t>of subject</w:t>
      </w:r>
      <w:r w:rsidRPr="00317A0E">
        <w:rPr>
          <w:lang w:val="en-US"/>
        </w:rPr>
        <w:t>. When the subject is a first person</w:t>
      </w:r>
      <w:r w:rsidR="00783F28">
        <w:rPr>
          <w:lang w:val="en-US"/>
        </w:rPr>
        <w:t xml:space="preserve"> pronoun</w:t>
      </w:r>
      <w:r w:rsidRPr="00317A0E">
        <w:rPr>
          <w:lang w:val="en-US"/>
        </w:rPr>
        <w:t xml:space="preserve"> </w:t>
      </w:r>
      <w:r w:rsidR="007D7CF8" w:rsidRPr="007D7CF8">
        <w:rPr>
          <w:rFonts w:cs="Vijaya"/>
          <w:cs/>
          <w:lang w:val="en-US" w:bidi="ta-IN"/>
        </w:rPr>
        <w:t>நான்</w:t>
      </w:r>
      <w:r w:rsidR="007D7CF8">
        <w:rPr>
          <w:rFonts w:cs="Vijaya"/>
          <w:lang w:val="en-US" w:bidi="ta-IN"/>
        </w:rPr>
        <w:t xml:space="preserve"> (</w:t>
      </w:r>
      <w:r w:rsidR="007D7CF8" w:rsidRPr="007D7CF8">
        <w:rPr>
          <w:rFonts w:cs="Vijaya"/>
          <w:i/>
          <w:iCs/>
          <w:lang w:val="en-US" w:bidi="ta-IN"/>
        </w:rPr>
        <w:t>naan</w:t>
      </w:r>
      <w:r w:rsidR="007D7CF8">
        <w:rPr>
          <w:rFonts w:cs="Vijaya"/>
          <w:lang w:val="en-US" w:bidi="ta-IN"/>
        </w:rPr>
        <w:t xml:space="preserve"> - I)</w:t>
      </w:r>
      <w:r w:rsidRPr="00317A0E">
        <w:rPr>
          <w:lang w:val="en-US"/>
        </w:rPr>
        <w:t xml:space="preserve"> or second person </w:t>
      </w:r>
      <w:r w:rsidR="007D7CF8" w:rsidRPr="007D7CF8">
        <w:rPr>
          <w:rFonts w:cs="Vijaya"/>
          <w:cs/>
          <w:lang w:val="en-US" w:bidi="ta-IN"/>
        </w:rPr>
        <w:t>நீ</w:t>
      </w:r>
      <w:r w:rsidR="007D7CF8">
        <w:rPr>
          <w:rFonts w:cs="Vijaya"/>
          <w:lang w:val="en-US" w:bidi="ta-IN"/>
        </w:rPr>
        <w:t xml:space="preserve"> </w:t>
      </w:r>
      <w:r w:rsidRPr="00317A0E">
        <w:rPr>
          <w:lang w:val="en-US"/>
        </w:rPr>
        <w:t>(</w:t>
      </w:r>
      <w:r w:rsidR="007D7CF8" w:rsidRPr="007D7CF8">
        <w:rPr>
          <w:i/>
          <w:iCs/>
          <w:lang w:val="en-US"/>
        </w:rPr>
        <w:t>nee</w:t>
      </w:r>
      <w:r w:rsidR="007D7CF8">
        <w:rPr>
          <w:lang w:val="en-US"/>
        </w:rPr>
        <w:t xml:space="preserve"> - </w:t>
      </w:r>
      <w:r w:rsidRPr="00317A0E">
        <w:rPr>
          <w:lang w:val="en-US"/>
        </w:rPr>
        <w:t>you), it is not necessary to include the subject in sentence as the verb defines them.</w:t>
      </w:r>
      <w:r w:rsidR="00783F28">
        <w:rPr>
          <w:lang w:val="en-US"/>
        </w:rPr>
        <w:t xml:space="preserve"> In (6), the verb </w:t>
      </w:r>
      <w:r w:rsidR="00783F28" w:rsidRPr="00C65886">
        <w:rPr>
          <w:rFonts w:ascii="Vijaya" w:hAnsi="Vijaya" w:cs="Vijaya"/>
          <w:cs/>
          <w:lang w:val="en-US" w:bidi="ta-IN"/>
        </w:rPr>
        <w:t xml:space="preserve">வியந்தேன்  </w:t>
      </w:r>
      <w:r w:rsidR="00783F28">
        <w:rPr>
          <w:rFonts w:ascii="Vijaya" w:hAnsi="Vijaya" w:cs="Vijaya"/>
          <w:lang w:val="en-US" w:bidi="ta-IN"/>
        </w:rPr>
        <w:t>(</w:t>
      </w:r>
      <w:r w:rsidR="00783F28" w:rsidRPr="00783F28">
        <w:rPr>
          <w:rFonts w:cstheme="minorHAnsi"/>
          <w:i/>
          <w:iCs/>
          <w:lang w:val="en-US" w:bidi="ta-IN"/>
        </w:rPr>
        <w:t>viyandhen</w:t>
      </w:r>
      <w:r w:rsidR="00783F28">
        <w:rPr>
          <w:rFonts w:cstheme="minorHAnsi"/>
          <w:i/>
          <w:iCs/>
          <w:lang w:val="en-US" w:bidi="ta-IN"/>
        </w:rPr>
        <w:t xml:space="preserve"> – I wondered</w:t>
      </w:r>
      <w:r w:rsidR="00783F28">
        <w:rPr>
          <w:rFonts w:ascii="Vijaya" w:hAnsi="Vijaya" w:cs="Vijaya"/>
          <w:lang w:val="en-US" w:bidi="ta-IN"/>
        </w:rPr>
        <w:t xml:space="preserve">) </w:t>
      </w:r>
      <w:r w:rsidR="00783F28">
        <w:rPr>
          <w:lang w:val="en-US"/>
        </w:rPr>
        <w:t xml:space="preserve">itself indicates that the noun is a first person subject </w:t>
      </w:r>
      <w:r w:rsidR="00783F28" w:rsidRPr="007D7CF8">
        <w:rPr>
          <w:rFonts w:cs="Vijaya"/>
          <w:cs/>
          <w:lang w:val="en-US" w:bidi="ta-IN"/>
        </w:rPr>
        <w:t>நான்</w:t>
      </w:r>
      <w:r w:rsidR="00783F28">
        <w:rPr>
          <w:rFonts w:cs="Vijaya"/>
          <w:lang w:val="en-US" w:bidi="ta-IN"/>
        </w:rPr>
        <w:t xml:space="preserve"> </w:t>
      </w:r>
      <w:r w:rsidR="00783F28">
        <w:rPr>
          <w:rFonts w:cs="Vijaya"/>
          <w:lang w:val="en-US" w:bidi="ta-IN"/>
        </w:rPr>
        <w:t xml:space="preserve"> </w:t>
      </w:r>
      <w:r w:rsidR="00A86597">
        <w:rPr>
          <w:rFonts w:cs="Vijaya"/>
          <w:lang w:val="en-US" w:bidi="ta-IN"/>
        </w:rPr>
        <w:t>(</w:t>
      </w:r>
      <w:r w:rsidR="00A86597" w:rsidRPr="007D7CF8">
        <w:rPr>
          <w:rFonts w:cs="Vijaya"/>
          <w:i/>
          <w:iCs/>
          <w:lang w:val="en-US" w:bidi="ta-IN"/>
        </w:rPr>
        <w:t>naan</w:t>
      </w:r>
      <w:r w:rsidR="00A86597">
        <w:rPr>
          <w:rFonts w:cs="Vijaya"/>
          <w:lang w:val="en-US" w:bidi="ta-IN"/>
        </w:rPr>
        <w:t xml:space="preserve"> - I)</w:t>
      </w:r>
      <w:r w:rsidR="00A86597" w:rsidRPr="00317A0E">
        <w:rPr>
          <w:lang w:val="en-US"/>
        </w:rPr>
        <w:t xml:space="preserve"> </w:t>
      </w:r>
      <w:r w:rsidR="00783F28">
        <w:rPr>
          <w:lang w:val="en-US"/>
        </w:rPr>
        <w:t xml:space="preserve"> and hence it is not required to mention the subject.</w:t>
      </w:r>
    </w:p>
    <w:p w14:paraId="4CFE9274" w14:textId="0FDCFA17" w:rsidR="00317A0E" w:rsidRPr="00317A0E" w:rsidRDefault="00317A0E" w:rsidP="00C65886">
      <w:pPr>
        <w:pStyle w:val="NoSpacing"/>
        <w:rPr>
          <w:lang w:val="en-US"/>
        </w:rPr>
      </w:pPr>
      <w:r w:rsidRPr="00317A0E">
        <w:rPr>
          <w:lang w:val="en-US"/>
        </w:rPr>
        <w:t>(</w:t>
      </w:r>
      <w:r w:rsidR="007D7CF8">
        <w:rPr>
          <w:lang w:val="en-US"/>
        </w:rPr>
        <w:t>6</w:t>
      </w:r>
      <w:r w:rsidRPr="00317A0E">
        <w:rPr>
          <w:lang w:val="en-US"/>
        </w:rPr>
        <w:t xml:space="preserve">)  </w:t>
      </w:r>
      <w:r w:rsidR="00113DBA">
        <w:rPr>
          <w:lang w:val="en-US"/>
        </w:rPr>
        <w:tab/>
      </w:r>
      <w:r w:rsidRPr="00C65886">
        <w:rPr>
          <w:rFonts w:ascii="Vijaya" w:hAnsi="Vijaya" w:cs="Vijaya"/>
          <w:cs/>
          <w:lang w:val="en-US" w:bidi="ta-IN"/>
        </w:rPr>
        <w:t xml:space="preserve">வியந்தேன்  </w:t>
      </w:r>
      <w:r w:rsidRPr="00C65886">
        <w:rPr>
          <w:rFonts w:ascii="Vijaya" w:hAnsi="Vijaya" w:cs="Vijaya"/>
          <w:cs/>
          <w:lang w:val="en-US" w:bidi="ta-IN"/>
        </w:rPr>
        <w:tab/>
        <w:t>=    விய</w:t>
      </w:r>
      <w:r w:rsidRPr="00C65886">
        <w:rPr>
          <w:rFonts w:ascii="Vijaya" w:hAnsi="Vijaya" w:cs="Vijaya"/>
          <w:cs/>
          <w:lang w:val="en-US" w:bidi="ta-IN"/>
        </w:rPr>
        <w:tab/>
      </w:r>
      <w:r w:rsidR="007D7CF8" w:rsidRPr="00C65886">
        <w:rPr>
          <w:rFonts w:ascii="Vijaya" w:hAnsi="Vijaya" w:cs="Vijaya"/>
          <w:lang w:val="en-US" w:bidi="ta-IN"/>
        </w:rPr>
        <w:tab/>
        <w:t xml:space="preserve"> </w:t>
      </w:r>
      <w:r w:rsidRPr="00C65886">
        <w:rPr>
          <w:rFonts w:ascii="Vijaya" w:hAnsi="Vijaya" w:cs="Vijaya"/>
          <w:cs/>
          <w:lang w:val="en-US" w:bidi="ta-IN"/>
        </w:rPr>
        <w:t>+</w:t>
      </w:r>
      <w:r w:rsidRPr="00C65886">
        <w:rPr>
          <w:rFonts w:ascii="Vijaya" w:hAnsi="Vijaya" w:cs="Vijaya"/>
          <w:cs/>
          <w:lang w:val="en-US" w:bidi="ta-IN"/>
        </w:rPr>
        <w:tab/>
        <w:t xml:space="preserve">ந்து </w:t>
      </w:r>
      <w:r w:rsidR="007D7CF8" w:rsidRPr="00C65886">
        <w:rPr>
          <w:rFonts w:ascii="Vijaya" w:hAnsi="Vijaya" w:cs="Vijaya"/>
          <w:lang w:val="en-US" w:bidi="ta-IN"/>
        </w:rPr>
        <w:tab/>
      </w:r>
      <w:r w:rsidR="007D7CF8" w:rsidRPr="00C65886">
        <w:rPr>
          <w:rFonts w:ascii="Vijaya" w:hAnsi="Vijaya" w:cs="Vijaya"/>
          <w:lang w:val="en-US" w:bidi="ta-IN"/>
        </w:rPr>
        <w:tab/>
      </w:r>
      <w:r w:rsidRPr="00C65886">
        <w:rPr>
          <w:rFonts w:ascii="Vijaya" w:hAnsi="Vijaya" w:cs="Vijaya"/>
          <w:cs/>
          <w:lang w:val="en-US" w:bidi="ta-IN"/>
        </w:rPr>
        <w:t>+</w:t>
      </w:r>
      <w:r w:rsidRPr="00C65886">
        <w:rPr>
          <w:rFonts w:ascii="Vijaya" w:hAnsi="Vijaya" w:cs="Vijaya"/>
          <w:cs/>
          <w:lang w:val="en-US" w:bidi="ta-IN"/>
        </w:rPr>
        <w:tab/>
        <w:t>ஏன்</w:t>
      </w:r>
      <w:r w:rsidRPr="00317A0E">
        <w:rPr>
          <w:cs/>
          <w:lang w:val="en-US" w:bidi="ta-IN"/>
        </w:rPr>
        <w:t xml:space="preserve">   </w:t>
      </w:r>
    </w:p>
    <w:p w14:paraId="16320785" w14:textId="2B730D1D" w:rsidR="007D7CF8" w:rsidRPr="00C65886" w:rsidRDefault="00317A0E" w:rsidP="00C65886">
      <w:pPr>
        <w:pStyle w:val="NoSpacing"/>
        <w:rPr>
          <w:i/>
          <w:iCs/>
          <w:lang w:val="en-US"/>
        </w:rPr>
      </w:pPr>
      <w:r w:rsidRPr="00317A0E">
        <w:rPr>
          <w:lang w:val="en-US"/>
        </w:rPr>
        <w:t xml:space="preserve">        </w:t>
      </w:r>
      <w:r w:rsidR="007D7CF8">
        <w:rPr>
          <w:lang w:val="en-US"/>
        </w:rPr>
        <w:tab/>
      </w:r>
      <w:r w:rsidRPr="00317A0E">
        <w:rPr>
          <w:lang w:val="en-US"/>
        </w:rPr>
        <w:tab/>
      </w:r>
      <w:r w:rsidR="00113DBA">
        <w:rPr>
          <w:lang w:val="en-US"/>
        </w:rPr>
        <w:tab/>
      </w:r>
      <w:r w:rsidRPr="00C65886">
        <w:rPr>
          <w:i/>
          <w:iCs/>
          <w:lang w:val="en-US"/>
        </w:rPr>
        <w:t>=     viya</w:t>
      </w:r>
      <w:r w:rsidRPr="00C65886">
        <w:rPr>
          <w:i/>
          <w:iCs/>
          <w:lang w:val="en-US"/>
        </w:rPr>
        <w:tab/>
      </w:r>
      <w:r w:rsidR="007D7CF8" w:rsidRPr="00C65886">
        <w:rPr>
          <w:i/>
          <w:iCs/>
          <w:lang w:val="en-US"/>
        </w:rPr>
        <w:t xml:space="preserve"> </w:t>
      </w:r>
      <w:r w:rsidR="007D7CF8" w:rsidRPr="00C65886">
        <w:rPr>
          <w:i/>
          <w:iCs/>
          <w:lang w:val="en-US"/>
        </w:rPr>
        <w:tab/>
        <w:t xml:space="preserve"> </w:t>
      </w:r>
      <w:r w:rsidRPr="00C65886">
        <w:rPr>
          <w:lang w:val="en-US"/>
        </w:rPr>
        <w:t>+</w:t>
      </w:r>
      <w:r w:rsidRPr="00C65886">
        <w:rPr>
          <w:i/>
          <w:iCs/>
          <w:lang w:val="en-US"/>
        </w:rPr>
        <w:tab/>
        <w:t>indhu</w:t>
      </w:r>
      <w:r w:rsidRPr="00C65886">
        <w:rPr>
          <w:i/>
          <w:iCs/>
          <w:lang w:val="en-US"/>
        </w:rPr>
        <w:tab/>
      </w:r>
      <w:r w:rsidR="007D7CF8" w:rsidRPr="00C65886">
        <w:rPr>
          <w:i/>
          <w:iCs/>
          <w:lang w:val="en-US"/>
        </w:rPr>
        <w:tab/>
      </w:r>
      <w:r w:rsidRPr="00C65886">
        <w:rPr>
          <w:lang w:val="en-US"/>
        </w:rPr>
        <w:t>+</w:t>
      </w:r>
      <w:r w:rsidRPr="00C65886">
        <w:rPr>
          <w:i/>
          <w:iCs/>
          <w:lang w:val="en-US"/>
        </w:rPr>
        <w:tab/>
        <w:t>yaen</w:t>
      </w:r>
    </w:p>
    <w:p w14:paraId="3254CE7F" w14:textId="45A40837" w:rsidR="007D7CF8" w:rsidRDefault="007D7CF8" w:rsidP="00C65886">
      <w:pPr>
        <w:pStyle w:val="NoSpacing"/>
        <w:rPr>
          <w:lang w:val="en-US"/>
        </w:rPr>
      </w:pPr>
      <w:r>
        <w:rPr>
          <w:lang w:val="en-US"/>
        </w:rPr>
        <w:t xml:space="preserve">      </w:t>
      </w:r>
      <w:r>
        <w:rPr>
          <w:lang w:val="en-US"/>
        </w:rPr>
        <w:tab/>
      </w:r>
      <w:r>
        <w:rPr>
          <w:lang w:val="en-US"/>
        </w:rPr>
        <w:tab/>
        <w:t xml:space="preserve">     </w:t>
      </w:r>
      <w:r w:rsidR="00113DBA">
        <w:rPr>
          <w:lang w:val="en-US"/>
        </w:rPr>
        <w:tab/>
        <w:t xml:space="preserve">    </w:t>
      </w:r>
      <w:r>
        <w:rPr>
          <w:lang w:val="en-US"/>
        </w:rPr>
        <w:t xml:space="preserve"> (verb </w:t>
      </w:r>
      <w:r w:rsidR="00C65886">
        <w:rPr>
          <w:lang w:val="en-US"/>
        </w:rPr>
        <w:t>lemma)</w:t>
      </w:r>
      <w:r w:rsidR="00C65886" w:rsidRPr="00317A0E">
        <w:rPr>
          <w:lang w:val="en-US"/>
        </w:rPr>
        <w:t xml:space="preserve">  </w:t>
      </w:r>
      <w:r w:rsidR="00317A0E" w:rsidRPr="00317A0E">
        <w:rPr>
          <w:lang w:val="en-US"/>
        </w:rPr>
        <w:t xml:space="preserve"> </w:t>
      </w:r>
      <w:r w:rsidR="00C65886">
        <w:rPr>
          <w:lang w:val="en-US"/>
        </w:rPr>
        <w:t xml:space="preserve">         </w:t>
      </w:r>
      <w:r>
        <w:rPr>
          <w:lang w:val="en-US"/>
        </w:rPr>
        <w:t>(</w:t>
      </w:r>
      <w:r w:rsidR="00317A0E" w:rsidRPr="00317A0E">
        <w:rPr>
          <w:lang w:val="en-US"/>
        </w:rPr>
        <w:t>past tense</w:t>
      </w:r>
      <w:r>
        <w:rPr>
          <w:lang w:val="en-US"/>
        </w:rPr>
        <w:t>)</w:t>
      </w:r>
      <w:r w:rsidR="00317A0E" w:rsidRPr="00317A0E">
        <w:rPr>
          <w:lang w:val="en-US"/>
        </w:rPr>
        <w:t xml:space="preserve">          </w:t>
      </w:r>
      <w:r w:rsidR="00C65886">
        <w:rPr>
          <w:lang w:val="en-US"/>
        </w:rPr>
        <w:t xml:space="preserve">    </w:t>
      </w:r>
      <w:r>
        <w:rPr>
          <w:lang w:val="en-US"/>
        </w:rPr>
        <w:t>(</w:t>
      </w:r>
      <w:r w:rsidR="00317A0E" w:rsidRPr="00317A0E">
        <w:rPr>
          <w:lang w:val="en-US"/>
        </w:rPr>
        <w:t>first person singular</w:t>
      </w:r>
      <w:r>
        <w:rPr>
          <w:lang w:val="en-US"/>
        </w:rPr>
        <w:t>)</w:t>
      </w:r>
      <w:r w:rsidR="00317A0E" w:rsidRPr="00317A0E">
        <w:rPr>
          <w:lang w:val="en-US"/>
        </w:rPr>
        <w:t xml:space="preserve"> </w:t>
      </w:r>
    </w:p>
    <w:p w14:paraId="0E1B99B8" w14:textId="5F64C81D" w:rsidR="007D7CF8" w:rsidRDefault="007D7CF8" w:rsidP="00C65886">
      <w:pPr>
        <w:pStyle w:val="NoSpacing"/>
        <w:rPr>
          <w:lang w:val="en-US"/>
        </w:rPr>
      </w:pPr>
      <w:r>
        <w:rPr>
          <w:lang w:val="en-US"/>
        </w:rPr>
        <w:tab/>
      </w:r>
      <w:r>
        <w:rPr>
          <w:lang w:val="en-US"/>
        </w:rPr>
        <w:tab/>
      </w:r>
      <w:r w:rsidR="00113DBA">
        <w:rPr>
          <w:lang w:val="en-US"/>
        </w:rPr>
        <w:tab/>
      </w:r>
      <w:r>
        <w:rPr>
          <w:lang w:val="en-US"/>
        </w:rPr>
        <w:t>=   viyandhen - I wondered</w:t>
      </w:r>
    </w:p>
    <w:p w14:paraId="76818515" w14:textId="77777777" w:rsidR="007D7CF8" w:rsidRDefault="007D7CF8" w:rsidP="007D7CF8">
      <w:pPr>
        <w:pStyle w:val="NoSpacing"/>
        <w:rPr>
          <w:lang w:val="en-US"/>
        </w:rPr>
      </w:pPr>
    </w:p>
    <w:p w14:paraId="75991E47" w14:textId="77777777" w:rsidR="00AE52AD" w:rsidRPr="00AE52AD" w:rsidRDefault="00AE52AD" w:rsidP="00AE52AD">
      <w:pPr>
        <w:pStyle w:val="NoSpacing"/>
        <w:rPr>
          <w:lang w:val="en-US"/>
        </w:rPr>
      </w:pPr>
    </w:p>
    <w:p w14:paraId="3CAF6C70" w14:textId="7A50B065" w:rsidR="007D7CF8" w:rsidRDefault="00AE52AD" w:rsidP="00AE52AD">
      <w:pPr>
        <w:pStyle w:val="NoSpacing"/>
        <w:rPr>
          <w:lang w:val="en-US"/>
        </w:rPr>
      </w:pPr>
      <w:r w:rsidRPr="00AE52AD">
        <w:rPr>
          <w:lang w:val="en-US"/>
        </w:rPr>
        <w:t xml:space="preserve">Rule 3: </w:t>
      </w:r>
      <w:r>
        <w:rPr>
          <w:lang w:val="en-US"/>
        </w:rPr>
        <w:t>The n</w:t>
      </w:r>
      <w:r w:rsidRPr="00AE52AD">
        <w:rPr>
          <w:lang w:val="en-US"/>
        </w:rPr>
        <w:t>ouns are classified into 2 major classes</w:t>
      </w:r>
      <w:r>
        <w:rPr>
          <w:lang w:val="en-US"/>
        </w:rPr>
        <w:t xml:space="preserve"> such as r</w:t>
      </w:r>
      <w:r w:rsidRPr="00AE52AD">
        <w:rPr>
          <w:lang w:val="en-US"/>
        </w:rPr>
        <w:t>ational and irrational.</w:t>
      </w:r>
      <w:r>
        <w:rPr>
          <w:lang w:val="en-US"/>
        </w:rPr>
        <w:t xml:space="preserve"> </w:t>
      </w:r>
      <w:r w:rsidRPr="00AE52AD">
        <w:rPr>
          <w:lang w:val="en-US"/>
        </w:rPr>
        <w:t>Rational nouns denote human beings</w:t>
      </w:r>
      <w:r>
        <w:rPr>
          <w:lang w:val="en-US"/>
        </w:rPr>
        <w:t xml:space="preserve"> and </w:t>
      </w:r>
      <w:r w:rsidRPr="00AE52AD">
        <w:rPr>
          <w:lang w:val="en-US"/>
        </w:rPr>
        <w:t>Irrational nouns denote animals and inanimate things.</w:t>
      </w:r>
    </w:p>
    <w:p w14:paraId="0D19A8CE" w14:textId="77777777" w:rsidR="00AE52AD" w:rsidRDefault="00AE52AD" w:rsidP="00AE52AD">
      <w:pPr>
        <w:pStyle w:val="NoSpacing"/>
        <w:rPr>
          <w:lang w:val="en-US"/>
        </w:rPr>
      </w:pPr>
    </w:p>
    <w:p w14:paraId="51EBC05A" w14:textId="1987B479" w:rsidR="009546F8" w:rsidRPr="009546F8" w:rsidRDefault="009546F8" w:rsidP="009546F8">
      <w:pPr>
        <w:pStyle w:val="NoSpacing"/>
        <w:rPr>
          <w:lang w:val="en-US"/>
        </w:rPr>
      </w:pPr>
      <w:r w:rsidRPr="009546F8">
        <w:rPr>
          <w:lang w:val="en-US"/>
        </w:rPr>
        <w:t>Rule 4: There are no prepositions</w:t>
      </w:r>
      <w:r w:rsidR="000734F2">
        <w:rPr>
          <w:lang w:val="en-US"/>
        </w:rPr>
        <w:t xml:space="preserve"> in Tamil</w:t>
      </w:r>
      <w:r w:rsidRPr="009546F8">
        <w:rPr>
          <w:lang w:val="en-US"/>
        </w:rPr>
        <w:t xml:space="preserve">, but only postpositions. </w:t>
      </w:r>
      <w:r>
        <w:rPr>
          <w:lang w:val="en-US"/>
        </w:rPr>
        <w:t>These postpositions</w:t>
      </w:r>
      <w:r w:rsidRPr="009546F8">
        <w:rPr>
          <w:lang w:val="en-US"/>
        </w:rPr>
        <w:t xml:space="preserve"> affix with nouns </w:t>
      </w:r>
      <w:r>
        <w:rPr>
          <w:lang w:val="en-US"/>
        </w:rPr>
        <w:t xml:space="preserve">and </w:t>
      </w:r>
      <w:r w:rsidRPr="009546F8">
        <w:rPr>
          <w:lang w:val="en-US"/>
        </w:rPr>
        <w:t>pronouns at the end</w:t>
      </w:r>
      <w:r>
        <w:rPr>
          <w:lang w:val="en-US"/>
        </w:rPr>
        <w:t xml:space="preserve"> and inflect them in order to denote the</w:t>
      </w:r>
      <w:r w:rsidRPr="009546F8">
        <w:rPr>
          <w:lang w:val="en-US"/>
        </w:rPr>
        <w:t xml:space="preserve"> </w:t>
      </w:r>
      <w:r>
        <w:rPr>
          <w:lang w:val="en-US"/>
        </w:rPr>
        <w:t xml:space="preserve">new </w:t>
      </w:r>
      <w:r w:rsidRPr="009546F8">
        <w:rPr>
          <w:lang w:val="en-US"/>
        </w:rPr>
        <w:t>meaning.</w:t>
      </w:r>
      <w:r w:rsidR="00DF1628">
        <w:rPr>
          <w:lang w:val="en-US"/>
        </w:rPr>
        <w:t xml:space="preserve"> In (7), the postposition </w:t>
      </w:r>
      <w:r w:rsidR="00DF1628" w:rsidRPr="009546F8">
        <w:rPr>
          <w:rFonts w:cs="Vijaya"/>
          <w:cs/>
          <w:lang w:val="en-US" w:bidi="ta-IN"/>
        </w:rPr>
        <w:t>இல்</w:t>
      </w:r>
      <w:r w:rsidR="00DF1628">
        <w:rPr>
          <w:lang w:val="en-US"/>
        </w:rPr>
        <w:t xml:space="preserve"> (</w:t>
      </w:r>
      <w:r w:rsidR="00DF1628" w:rsidRPr="00DF1628">
        <w:rPr>
          <w:i/>
          <w:iCs/>
          <w:lang w:val="en-US"/>
        </w:rPr>
        <w:t>il</w:t>
      </w:r>
      <w:r w:rsidR="00DF1628">
        <w:rPr>
          <w:lang w:val="en-US"/>
        </w:rPr>
        <w:t>) suffixed with the noun and denotes a new phrase.</w:t>
      </w:r>
    </w:p>
    <w:p w14:paraId="5C3F2CC9" w14:textId="77777777" w:rsidR="009546F8" w:rsidRPr="009546F8" w:rsidRDefault="009546F8" w:rsidP="009546F8">
      <w:pPr>
        <w:pStyle w:val="NoSpacing"/>
        <w:rPr>
          <w:lang w:val="en-US"/>
        </w:rPr>
      </w:pPr>
      <w:r w:rsidRPr="009546F8">
        <w:rPr>
          <w:lang w:val="en-US"/>
        </w:rPr>
        <w:t xml:space="preserve">  </w:t>
      </w:r>
    </w:p>
    <w:p w14:paraId="7EA61107" w14:textId="232419FB" w:rsidR="009546F8" w:rsidRPr="009546F8" w:rsidRDefault="009546F8" w:rsidP="009546F8">
      <w:pPr>
        <w:pStyle w:val="NoSpacing"/>
        <w:rPr>
          <w:lang w:val="en-US"/>
        </w:rPr>
      </w:pPr>
      <w:r w:rsidRPr="009546F8">
        <w:rPr>
          <w:lang w:val="en-US"/>
        </w:rPr>
        <w:t>(</w:t>
      </w:r>
      <w:r>
        <w:rPr>
          <w:lang w:val="en-US"/>
        </w:rPr>
        <w:t>7</w:t>
      </w:r>
      <w:r w:rsidRPr="009546F8">
        <w:rPr>
          <w:lang w:val="en-US"/>
        </w:rPr>
        <w:t>)</w:t>
      </w:r>
      <w:r w:rsidRPr="009546F8">
        <w:rPr>
          <w:lang w:val="en-US"/>
        </w:rPr>
        <w:tab/>
      </w:r>
      <w:r w:rsidRPr="009546F8">
        <w:rPr>
          <w:rFonts w:cs="Vijaya"/>
          <w:cs/>
          <w:lang w:val="en-US" w:bidi="ta-IN"/>
        </w:rPr>
        <w:t xml:space="preserve">பசுவில் </w:t>
      </w:r>
      <w:r w:rsidRPr="009546F8">
        <w:rPr>
          <w:rFonts w:cs="Vijaya"/>
          <w:cs/>
          <w:lang w:val="en-US" w:bidi="ta-IN"/>
        </w:rPr>
        <w:tab/>
      </w:r>
      <w:r w:rsidRPr="009546F8">
        <w:rPr>
          <w:rFonts w:cs="Vijaya"/>
          <w:cs/>
          <w:lang w:val="en-US" w:bidi="ta-IN"/>
        </w:rPr>
        <w:tab/>
        <w:t>=</w:t>
      </w:r>
      <w:r w:rsidRPr="009546F8">
        <w:rPr>
          <w:rFonts w:cs="Vijaya"/>
          <w:cs/>
          <w:lang w:val="en-US" w:bidi="ta-IN"/>
        </w:rPr>
        <w:tab/>
        <w:t xml:space="preserve"> பசு </w:t>
      </w:r>
      <w:r w:rsidRPr="009546F8">
        <w:rPr>
          <w:rFonts w:cs="Vijaya"/>
          <w:cs/>
          <w:lang w:val="en-US" w:bidi="ta-IN"/>
        </w:rPr>
        <w:tab/>
        <w:t xml:space="preserve">+ </w:t>
      </w:r>
      <w:r w:rsidRPr="009546F8">
        <w:rPr>
          <w:rFonts w:cs="Vijaya"/>
          <w:cs/>
          <w:lang w:val="en-US" w:bidi="ta-IN"/>
        </w:rPr>
        <w:tab/>
        <w:t>இல்</w:t>
      </w:r>
    </w:p>
    <w:p w14:paraId="43E83CF8" w14:textId="7C11273A" w:rsidR="009546F8" w:rsidRDefault="009546F8" w:rsidP="009546F8">
      <w:pPr>
        <w:pStyle w:val="NoSpacing"/>
        <w:rPr>
          <w:lang w:val="en-US"/>
        </w:rPr>
      </w:pPr>
      <w:r w:rsidRPr="009546F8">
        <w:rPr>
          <w:lang w:val="en-US"/>
        </w:rPr>
        <w:tab/>
      </w:r>
      <w:r w:rsidRPr="009546F8">
        <w:rPr>
          <w:lang w:val="en-US"/>
        </w:rPr>
        <w:tab/>
      </w:r>
      <w:r w:rsidRPr="009546F8">
        <w:rPr>
          <w:lang w:val="en-US"/>
        </w:rPr>
        <w:tab/>
        <w:t>=</w:t>
      </w:r>
      <w:r w:rsidRPr="009546F8">
        <w:rPr>
          <w:lang w:val="en-US"/>
        </w:rPr>
        <w:tab/>
      </w:r>
      <w:r w:rsidRPr="00C65886">
        <w:rPr>
          <w:i/>
          <w:iCs/>
          <w:lang w:val="en-US"/>
        </w:rPr>
        <w:t>pasu</w:t>
      </w:r>
      <w:r w:rsidRPr="009546F8">
        <w:rPr>
          <w:lang w:val="en-US"/>
        </w:rPr>
        <w:tab/>
        <w:t>+</w:t>
      </w:r>
      <w:r w:rsidRPr="009546F8">
        <w:rPr>
          <w:lang w:val="en-US"/>
        </w:rPr>
        <w:tab/>
      </w:r>
      <w:r w:rsidRPr="00C65886">
        <w:rPr>
          <w:i/>
          <w:iCs/>
          <w:lang w:val="en-US"/>
        </w:rPr>
        <w:t>il</w:t>
      </w:r>
    </w:p>
    <w:p w14:paraId="56A3B9A0" w14:textId="4AE48241" w:rsidR="00C65886" w:rsidRPr="009546F8" w:rsidRDefault="00C65886" w:rsidP="009546F8">
      <w:pPr>
        <w:pStyle w:val="NoSpacing"/>
        <w:rPr>
          <w:lang w:val="en-US"/>
        </w:rPr>
      </w:pPr>
      <w:r>
        <w:rPr>
          <w:lang w:val="en-US"/>
        </w:rPr>
        <w:tab/>
      </w:r>
      <w:r>
        <w:rPr>
          <w:lang w:val="en-US"/>
        </w:rPr>
        <w:tab/>
      </w:r>
      <w:r>
        <w:rPr>
          <w:lang w:val="en-US"/>
        </w:rPr>
        <w:tab/>
      </w:r>
      <w:r w:rsidR="00701A6E">
        <w:rPr>
          <w:lang w:val="en-US"/>
        </w:rPr>
        <w:tab/>
        <w:t>(noun)</w:t>
      </w:r>
      <w:r w:rsidR="00701A6E">
        <w:rPr>
          <w:lang w:val="en-US"/>
        </w:rPr>
        <w:tab/>
      </w:r>
      <w:r w:rsidR="00701A6E">
        <w:rPr>
          <w:lang w:val="en-US"/>
        </w:rPr>
        <w:tab/>
        <w:t>(postposition)</w:t>
      </w:r>
    </w:p>
    <w:p w14:paraId="3F77C0A6" w14:textId="77777777" w:rsidR="009546F8" w:rsidRPr="009546F8" w:rsidRDefault="009546F8" w:rsidP="009546F8">
      <w:pPr>
        <w:pStyle w:val="NoSpacing"/>
        <w:rPr>
          <w:lang w:val="en-US"/>
        </w:rPr>
      </w:pPr>
      <w:r w:rsidRPr="009546F8">
        <w:rPr>
          <w:lang w:val="en-US"/>
        </w:rPr>
        <w:tab/>
      </w:r>
      <w:r w:rsidRPr="009546F8">
        <w:rPr>
          <w:lang w:val="en-US"/>
        </w:rPr>
        <w:tab/>
      </w:r>
      <w:r w:rsidRPr="009546F8">
        <w:rPr>
          <w:lang w:val="en-US"/>
        </w:rPr>
        <w:tab/>
        <w:t>=</w:t>
      </w:r>
      <w:r w:rsidRPr="009546F8">
        <w:rPr>
          <w:lang w:val="en-US"/>
        </w:rPr>
        <w:tab/>
        <w:t>cow</w:t>
      </w:r>
      <w:r w:rsidRPr="009546F8">
        <w:rPr>
          <w:lang w:val="en-US"/>
        </w:rPr>
        <w:tab/>
        <w:t>+</w:t>
      </w:r>
      <w:r w:rsidRPr="009546F8">
        <w:rPr>
          <w:lang w:val="en-US"/>
        </w:rPr>
        <w:tab/>
        <w:t>in</w:t>
      </w:r>
    </w:p>
    <w:p w14:paraId="023BF275" w14:textId="658CCC8D" w:rsidR="00AE52AD" w:rsidRDefault="009546F8" w:rsidP="009546F8">
      <w:pPr>
        <w:pStyle w:val="NoSpacing"/>
        <w:rPr>
          <w:lang w:val="en-US"/>
        </w:rPr>
      </w:pPr>
      <w:r w:rsidRPr="009546F8">
        <w:rPr>
          <w:lang w:val="en-US"/>
        </w:rPr>
        <w:tab/>
      </w:r>
      <w:r w:rsidR="00701A6E">
        <w:rPr>
          <w:lang w:val="en-US"/>
        </w:rPr>
        <w:t>pasuvil</w:t>
      </w:r>
      <w:r w:rsidR="00701A6E">
        <w:rPr>
          <w:lang w:val="en-US"/>
        </w:rPr>
        <w:tab/>
      </w:r>
      <w:r w:rsidRPr="009546F8">
        <w:rPr>
          <w:lang w:val="en-US"/>
        </w:rPr>
        <w:tab/>
        <w:t xml:space="preserve">= </w:t>
      </w:r>
      <w:r w:rsidRPr="009546F8">
        <w:rPr>
          <w:lang w:val="en-US"/>
        </w:rPr>
        <w:tab/>
        <w:t>in a cow</w:t>
      </w:r>
    </w:p>
    <w:p w14:paraId="168B5CAD" w14:textId="77777777" w:rsidR="007D7CF8" w:rsidRDefault="007D7CF8" w:rsidP="007D7CF8">
      <w:pPr>
        <w:pStyle w:val="NoSpacing"/>
        <w:rPr>
          <w:lang w:val="en-US"/>
        </w:rPr>
      </w:pPr>
    </w:p>
    <w:p w14:paraId="158F760A" w14:textId="3D67D009" w:rsidR="000734F2" w:rsidRDefault="000734F2" w:rsidP="000734F2">
      <w:pPr>
        <w:pStyle w:val="NoSpacing"/>
        <w:rPr>
          <w:lang w:val="en-US"/>
        </w:rPr>
      </w:pPr>
      <w:r w:rsidRPr="000734F2">
        <w:rPr>
          <w:lang w:val="en-US"/>
        </w:rPr>
        <w:t>Rule 5: There are no articles</w:t>
      </w:r>
      <w:r>
        <w:rPr>
          <w:lang w:val="en-US"/>
        </w:rPr>
        <w:t xml:space="preserve"> in Tamil</w:t>
      </w:r>
      <w:r w:rsidRPr="000734F2">
        <w:rPr>
          <w:lang w:val="en-US"/>
        </w:rPr>
        <w:t xml:space="preserve">. </w:t>
      </w:r>
    </w:p>
    <w:p w14:paraId="132042A0" w14:textId="77777777" w:rsidR="00F63AD1" w:rsidRPr="000734F2" w:rsidRDefault="00F63AD1" w:rsidP="000734F2">
      <w:pPr>
        <w:pStyle w:val="NoSpacing"/>
        <w:rPr>
          <w:lang w:val="en-US"/>
        </w:rPr>
      </w:pPr>
    </w:p>
    <w:p w14:paraId="3BB01E72" w14:textId="70DBB231" w:rsidR="000734F2" w:rsidRDefault="000734F2" w:rsidP="000734F2">
      <w:pPr>
        <w:pStyle w:val="NoSpacing"/>
        <w:rPr>
          <w:lang w:val="en-US"/>
        </w:rPr>
      </w:pPr>
      <w:r w:rsidRPr="000734F2">
        <w:rPr>
          <w:lang w:val="en-US"/>
        </w:rPr>
        <w:t xml:space="preserve">Rule </w:t>
      </w:r>
      <w:r w:rsidR="001F09D9">
        <w:rPr>
          <w:lang w:val="en-US"/>
        </w:rPr>
        <w:t>6</w:t>
      </w:r>
      <w:r w:rsidRPr="000734F2">
        <w:rPr>
          <w:lang w:val="en-US"/>
        </w:rPr>
        <w:t xml:space="preserve">:  The subordinate clause </w:t>
      </w:r>
      <w:r w:rsidR="00783F28">
        <w:rPr>
          <w:lang w:val="en-US"/>
        </w:rPr>
        <w:t xml:space="preserve">which </w:t>
      </w:r>
      <w:r w:rsidR="00F63AD1">
        <w:rPr>
          <w:lang w:val="en-US"/>
        </w:rPr>
        <w:t>express</w:t>
      </w:r>
      <w:r w:rsidR="00783F28">
        <w:rPr>
          <w:lang w:val="en-US"/>
        </w:rPr>
        <w:t>es</w:t>
      </w:r>
      <w:r w:rsidR="00113DBA">
        <w:rPr>
          <w:lang w:val="en-US"/>
        </w:rPr>
        <w:t xml:space="preserve"> </w:t>
      </w:r>
      <w:r w:rsidR="00F63AD1">
        <w:rPr>
          <w:lang w:val="en-US"/>
        </w:rPr>
        <w:t>purpose</w:t>
      </w:r>
      <w:r w:rsidR="00113DBA">
        <w:rPr>
          <w:lang w:val="en-US"/>
        </w:rPr>
        <w:t xml:space="preserve">, </w:t>
      </w:r>
      <w:r w:rsidR="00200C17">
        <w:rPr>
          <w:lang w:val="en-US"/>
        </w:rPr>
        <w:t>reason</w:t>
      </w:r>
      <w:r w:rsidR="00F63AD1">
        <w:rPr>
          <w:lang w:val="en-US"/>
        </w:rPr>
        <w:t xml:space="preserve"> and condition </w:t>
      </w:r>
      <w:r w:rsidRPr="000734F2">
        <w:rPr>
          <w:lang w:val="en-US"/>
        </w:rPr>
        <w:t>always precedes the main clause.</w:t>
      </w:r>
      <w:r w:rsidR="00200C17">
        <w:rPr>
          <w:lang w:val="en-US"/>
        </w:rPr>
        <w:t xml:space="preserve"> In (8), the reason (because) occurs at the initial position and the main clause comes after it.</w:t>
      </w:r>
    </w:p>
    <w:p w14:paraId="2B7C2512" w14:textId="77777777" w:rsidR="00F63AD1" w:rsidRDefault="00F63AD1" w:rsidP="000734F2">
      <w:pPr>
        <w:pStyle w:val="NoSpacing"/>
        <w:rPr>
          <w:lang w:val="en-US"/>
        </w:rPr>
      </w:pPr>
    </w:p>
    <w:p w14:paraId="1FA0B6EF" w14:textId="59E43FD4" w:rsidR="00113DBA" w:rsidRDefault="00F63AD1" w:rsidP="000734F2">
      <w:pPr>
        <w:pStyle w:val="NoSpacing"/>
        <w:rPr>
          <w:rFonts w:cs="Vijaya"/>
          <w:lang w:val="en-US" w:bidi="ta-IN"/>
        </w:rPr>
      </w:pPr>
      <w:r>
        <w:rPr>
          <w:lang w:val="en-US"/>
        </w:rPr>
        <w:t>(8)</w:t>
      </w:r>
      <w:r>
        <w:rPr>
          <w:lang w:val="en-US"/>
        </w:rPr>
        <w:tab/>
      </w:r>
      <w:r w:rsidR="00113DBA" w:rsidRPr="00113DBA">
        <w:rPr>
          <w:rFonts w:cs="Vijaya"/>
          <w:cs/>
          <w:lang w:val="en-US" w:bidi="ta-IN"/>
        </w:rPr>
        <w:t>இதனால்</w:t>
      </w:r>
      <w:r w:rsidR="00113DBA">
        <w:rPr>
          <w:lang w:val="en-US"/>
        </w:rPr>
        <w:tab/>
      </w:r>
      <w:r w:rsidR="00113DBA" w:rsidRPr="00113DBA">
        <w:rPr>
          <w:lang w:val="en-US"/>
        </w:rPr>
        <w:t>1</w:t>
      </w:r>
      <w:r w:rsidR="00DF1628">
        <w:rPr>
          <w:lang w:val="en-US"/>
        </w:rPr>
        <w:t>_</w:t>
      </w:r>
      <w:r w:rsidR="00113DBA" w:rsidRPr="00113DBA">
        <w:rPr>
          <w:rFonts w:cs="Vijaya"/>
          <w:cs/>
          <w:lang w:val="en-US" w:bidi="ta-IN"/>
        </w:rPr>
        <w:t>லட்சத்து</w:t>
      </w:r>
      <w:r w:rsidR="00DF1628">
        <w:rPr>
          <w:rFonts w:cs="Vijaya"/>
          <w:lang w:val="en-US" w:bidi="ta-IN"/>
        </w:rPr>
        <w:t>_</w:t>
      </w:r>
      <w:r w:rsidR="00113DBA" w:rsidRPr="00113DBA">
        <w:rPr>
          <w:lang w:val="en-US"/>
        </w:rPr>
        <w:t>80</w:t>
      </w:r>
      <w:r w:rsidR="00DF1628">
        <w:rPr>
          <w:lang w:val="en-US"/>
        </w:rPr>
        <w:t>_</w:t>
      </w:r>
      <w:r w:rsidR="00113DBA" w:rsidRPr="00113DBA">
        <w:rPr>
          <w:rFonts w:cs="Vijaya"/>
          <w:cs/>
          <w:lang w:val="en-US" w:bidi="ta-IN"/>
        </w:rPr>
        <w:t xml:space="preserve">ஆயிரம் </w:t>
      </w:r>
      <w:r w:rsidR="00DF1628">
        <w:rPr>
          <w:rFonts w:cs="Vijaya"/>
          <w:lang w:val="en-US" w:bidi="ta-IN"/>
        </w:rPr>
        <w:tab/>
      </w:r>
      <w:r w:rsidR="00DF1628">
        <w:rPr>
          <w:rFonts w:cs="Vijaya"/>
          <w:lang w:val="en-US" w:bidi="ta-IN"/>
        </w:rPr>
        <w:tab/>
      </w:r>
      <w:r w:rsidR="00113DBA" w:rsidRPr="00113DBA">
        <w:rPr>
          <w:rFonts w:cs="Vijaya"/>
          <w:cs/>
          <w:lang w:val="en-US" w:bidi="ta-IN"/>
        </w:rPr>
        <w:t>பயணிகள்</w:t>
      </w:r>
      <w:r w:rsidR="00113DBA">
        <w:rPr>
          <w:rFonts w:cs="Vijaya"/>
          <w:lang w:val="en-US" w:bidi="ta-IN"/>
        </w:rPr>
        <w:tab/>
      </w:r>
      <w:r w:rsidR="00113DBA">
        <w:rPr>
          <w:rFonts w:cs="Vijaya"/>
          <w:lang w:val="en-US" w:bidi="ta-IN"/>
        </w:rPr>
        <w:tab/>
      </w:r>
      <w:r w:rsidR="00113DBA" w:rsidRPr="00113DBA">
        <w:rPr>
          <w:rFonts w:cs="Vijaya"/>
          <w:cs/>
          <w:lang w:val="en-US" w:bidi="ta-IN"/>
        </w:rPr>
        <w:t xml:space="preserve">தங்கள் </w:t>
      </w:r>
      <w:r w:rsidR="00113DBA">
        <w:rPr>
          <w:rFonts w:cs="Vijaya"/>
          <w:lang w:val="en-US" w:bidi="ta-IN"/>
        </w:rPr>
        <w:tab/>
      </w:r>
      <w:r w:rsidR="00113DBA">
        <w:rPr>
          <w:rFonts w:cs="Vijaya"/>
          <w:lang w:val="en-US" w:bidi="ta-IN"/>
        </w:rPr>
        <w:tab/>
      </w:r>
      <w:r w:rsidR="00113DBA">
        <w:rPr>
          <w:rFonts w:cs="Vijaya"/>
          <w:lang w:val="en-US" w:bidi="ta-IN"/>
        </w:rPr>
        <w:tab/>
      </w:r>
      <w:r w:rsidR="00DF1628">
        <w:rPr>
          <w:rFonts w:cs="Vijaya"/>
          <w:lang w:val="en-US" w:bidi="ta-IN"/>
        </w:rPr>
        <w:t>idhanaal</w:t>
      </w:r>
      <w:r w:rsidR="00DF1628">
        <w:rPr>
          <w:rFonts w:cs="Vijaya"/>
          <w:lang w:val="en-US" w:bidi="ta-IN"/>
        </w:rPr>
        <w:tab/>
        <w:t>1_lachathu_80_aayiram</w:t>
      </w:r>
      <w:r w:rsidR="00DF1628">
        <w:rPr>
          <w:rFonts w:cs="Vijaya"/>
          <w:lang w:val="en-US" w:bidi="ta-IN"/>
        </w:rPr>
        <w:tab/>
      </w:r>
      <w:r w:rsidR="00DF1628">
        <w:rPr>
          <w:rFonts w:cs="Vijaya"/>
          <w:lang w:val="en-US" w:bidi="ta-IN"/>
        </w:rPr>
        <w:tab/>
        <w:t>payanigal</w:t>
      </w:r>
      <w:r w:rsidR="00DF1628">
        <w:rPr>
          <w:rFonts w:cs="Vijaya"/>
          <w:lang w:val="en-US" w:bidi="ta-IN"/>
        </w:rPr>
        <w:tab/>
      </w:r>
      <w:r w:rsidR="00DF1628">
        <w:rPr>
          <w:rFonts w:cs="Vijaya"/>
          <w:lang w:val="en-US" w:bidi="ta-IN"/>
        </w:rPr>
        <w:tab/>
        <w:t>thangal</w:t>
      </w:r>
    </w:p>
    <w:p w14:paraId="0594DB71" w14:textId="2F2C3D16" w:rsidR="00DF1628" w:rsidRDefault="00DF1628" w:rsidP="000734F2">
      <w:pPr>
        <w:pStyle w:val="NoSpacing"/>
        <w:rPr>
          <w:rFonts w:cs="Vijaya"/>
          <w:lang w:val="en-US" w:bidi="ta-IN"/>
        </w:rPr>
      </w:pPr>
      <w:r>
        <w:rPr>
          <w:rFonts w:cs="Vijaya"/>
          <w:lang w:val="en-US" w:bidi="ta-IN"/>
        </w:rPr>
        <w:tab/>
        <w:t>because.of.this</w:t>
      </w:r>
      <w:r>
        <w:rPr>
          <w:rFonts w:cs="Vijaya"/>
          <w:lang w:val="en-US" w:bidi="ta-IN"/>
        </w:rPr>
        <w:tab/>
        <w:t>1.lakh.80.thousand</w:t>
      </w:r>
      <w:r>
        <w:rPr>
          <w:rFonts w:cs="Vijaya"/>
          <w:lang w:val="en-US" w:bidi="ta-IN"/>
        </w:rPr>
        <w:tab/>
      </w:r>
      <w:r>
        <w:rPr>
          <w:rFonts w:cs="Vijaya"/>
          <w:lang w:val="en-US" w:bidi="ta-IN"/>
        </w:rPr>
        <w:tab/>
        <w:t>passengers</w:t>
      </w:r>
      <w:r>
        <w:rPr>
          <w:rFonts w:cs="Vijaya"/>
          <w:lang w:val="en-US" w:bidi="ta-IN"/>
        </w:rPr>
        <w:tab/>
      </w:r>
      <w:r>
        <w:rPr>
          <w:rFonts w:cs="Vijaya"/>
          <w:lang w:val="en-US" w:bidi="ta-IN"/>
        </w:rPr>
        <w:tab/>
        <w:t>their</w:t>
      </w:r>
    </w:p>
    <w:p w14:paraId="343CECB8" w14:textId="4763DD7F" w:rsidR="00DF1628" w:rsidRDefault="00DF1628" w:rsidP="000734F2">
      <w:pPr>
        <w:pStyle w:val="NoSpacing"/>
        <w:rPr>
          <w:rFonts w:cs="Vijaya"/>
          <w:lang w:val="en-US" w:bidi="ta-IN"/>
        </w:rPr>
      </w:pPr>
      <w:r>
        <w:rPr>
          <w:rFonts w:cs="Vijaya"/>
          <w:lang w:val="en-US" w:bidi="ta-IN"/>
        </w:rPr>
        <w:tab/>
      </w:r>
    </w:p>
    <w:p w14:paraId="0AE9D382" w14:textId="77777777" w:rsidR="00DF1628" w:rsidRDefault="00DF1628" w:rsidP="000734F2">
      <w:pPr>
        <w:pStyle w:val="NoSpacing"/>
        <w:rPr>
          <w:rFonts w:cs="Vijaya"/>
          <w:lang w:val="en-US" w:bidi="ta-IN"/>
        </w:rPr>
      </w:pPr>
    </w:p>
    <w:p w14:paraId="7FD026F8" w14:textId="0D75659B" w:rsidR="00F63AD1" w:rsidRDefault="00113DBA" w:rsidP="000734F2">
      <w:pPr>
        <w:pStyle w:val="NoSpacing"/>
        <w:rPr>
          <w:rFonts w:cs="Vijaya"/>
          <w:lang w:val="en-US" w:bidi="ta-IN"/>
        </w:rPr>
      </w:pPr>
      <w:r>
        <w:rPr>
          <w:rFonts w:cs="Vijaya"/>
          <w:lang w:val="en-US" w:bidi="ta-IN"/>
        </w:rPr>
        <w:tab/>
      </w:r>
      <w:r w:rsidR="00DF1628" w:rsidRPr="00113DBA">
        <w:rPr>
          <w:rFonts w:cs="Vijaya"/>
          <w:cs/>
          <w:lang w:val="en-US" w:bidi="ta-IN"/>
        </w:rPr>
        <w:t xml:space="preserve">இடங்களுக்குச் </w:t>
      </w:r>
      <w:r w:rsidR="00DF1628">
        <w:rPr>
          <w:rFonts w:cs="Vijaya"/>
          <w:lang w:val="en-US" w:bidi="ta-IN"/>
        </w:rPr>
        <w:tab/>
      </w:r>
      <w:r w:rsidRPr="00113DBA">
        <w:rPr>
          <w:rFonts w:cs="Vijaya"/>
          <w:cs/>
          <w:lang w:val="en-US" w:bidi="ta-IN"/>
        </w:rPr>
        <w:t>செல்ல</w:t>
      </w:r>
      <w:r w:rsidR="00DF1628">
        <w:rPr>
          <w:rFonts w:cs="Vijaya"/>
          <w:lang w:val="en-US" w:bidi="ta-IN"/>
        </w:rPr>
        <w:tab/>
      </w:r>
      <w:r w:rsidRPr="00113DBA">
        <w:rPr>
          <w:rFonts w:cs="Vijaya"/>
          <w:cs/>
          <w:lang w:val="en-US" w:bidi="ta-IN"/>
        </w:rPr>
        <w:t xml:space="preserve">முடியாமல் </w:t>
      </w:r>
      <w:r>
        <w:rPr>
          <w:rFonts w:cs="Vijaya"/>
          <w:lang w:val="en-US" w:bidi="ta-IN"/>
        </w:rPr>
        <w:tab/>
      </w:r>
      <w:r w:rsidRPr="00113DBA">
        <w:rPr>
          <w:rFonts w:cs="Vijaya"/>
          <w:cs/>
          <w:lang w:val="en-US" w:bidi="ta-IN"/>
        </w:rPr>
        <w:t>தவித்தனர்.</w:t>
      </w:r>
    </w:p>
    <w:p w14:paraId="16F1DE80" w14:textId="6BC79F02" w:rsidR="00DF1628" w:rsidRDefault="00DF1628" w:rsidP="000734F2">
      <w:pPr>
        <w:pStyle w:val="NoSpacing"/>
        <w:rPr>
          <w:rFonts w:cs="Vijaya"/>
          <w:lang w:val="en-US" w:bidi="ta-IN"/>
        </w:rPr>
      </w:pPr>
      <w:r>
        <w:rPr>
          <w:rFonts w:cs="Vijaya"/>
          <w:lang w:val="en-US" w:bidi="ta-IN"/>
        </w:rPr>
        <w:tab/>
        <w:t>idangalukku</w:t>
      </w:r>
      <w:r>
        <w:rPr>
          <w:rFonts w:cs="Vijaya"/>
          <w:lang w:val="en-US" w:bidi="ta-IN"/>
        </w:rPr>
        <w:tab/>
        <w:t>sella</w:t>
      </w:r>
      <w:r>
        <w:rPr>
          <w:rFonts w:cs="Vijaya"/>
          <w:lang w:val="en-US" w:bidi="ta-IN"/>
        </w:rPr>
        <w:tab/>
        <w:t>mudiyaamal</w:t>
      </w:r>
      <w:r>
        <w:rPr>
          <w:rFonts w:cs="Vijaya"/>
          <w:lang w:val="en-US" w:bidi="ta-IN"/>
        </w:rPr>
        <w:tab/>
        <w:t>thavithanar.</w:t>
      </w:r>
    </w:p>
    <w:p w14:paraId="09AC45CE" w14:textId="0BD15BA7" w:rsidR="00DF1628" w:rsidRDefault="00DF1628" w:rsidP="000734F2">
      <w:pPr>
        <w:pStyle w:val="NoSpacing"/>
        <w:rPr>
          <w:rFonts w:cs="Vijaya"/>
          <w:lang w:val="en-US" w:bidi="ta-IN"/>
        </w:rPr>
      </w:pPr>
      <w:r>
        <w:rPr>
          <w:rFonts w:cs="Vijaya"/>
          <w:lang w:val="en-US" w:bidi="ta-IN"/>
        </w:rPr>
        <w:tab/>
      </w:r>
      <w:r w:rsidR="00D76914">
        <w:rPr>
          <w:rFonts w:cs="Vijaya"/>
          <w:lang w:val="en-US" w:bidi="ta-IN"/>
        </w:rPr>
        <w:t>places</w:t>
      </w:r>
      <w:r w:rsidR="00D76914">
        <w:rPr>
          <w:rFonts w:cs="Vijaya"/>
          <w:lang w:val="en-US" w:bidi="ta-IN"/>
        </w:rPr>
        <w:tab/>
      </w:r>
      <w:r w:rsidR="00D76914">
        <w:rPr>
          <w:rFonts w:cs="Vijaya"/>
          <w:lang w:val="en-US" w:bidi="ta-IN"/>
        </w:rPr>
        <w:tab/>
        <w:t>to.go</w:t>
      </w:r>
      <w:r w:rsidR="00D76914">
        <w:rPr>
          <w:rFonts w:cs="Vijaya"/>
          <w:lang w:val="en-US" w:bidi="ta-IN"/>
        </w:rPr>
        <w:tab/>
        <w:t>not.able.to</w:t>
      </w:r>
      <w:r w:rsidR="00D76914">
        <w:rPr>
          <w:rFonts w:cs="Vijaya"/>
          <w:lang w:val="en-US" w:bidi="ta-IN"/>
        </w:rPr>
        <w:tab/>
        <w:t>were.suffered.</w:t>
      </w:r>
    </w:p>
    <w:p w14:paraId="1ABE31E1" w14:textId="77777777" w:rsidR="00200C17" w:rsidRDefault="00200C17" w:rsidP="000734F2">
      <w:pPr>
        <w:pStyle w:val="NoSpacing"/>
        <w:rPr>
          <w:rFonts w:cs="Vijaya"/>
          <w:lang w:val="en-US" w:bidi="ta-IN"/>
        </w:rPr>
      </w:pPr>
    </w:p>
    <w:p w14:paraId="1130AA7B" w14:textId="6DB3E4B9" w:rsidR="00D76914" w:rsidRDefault="00D76914" w:rsidP="00200C17">
      <w:pPr>
        <w:pStyle w:val="NoSpacing"/>
        <w:ind w:left="720"/>
        <w:rPr>
          <w:lang w:val="en-US"/>
        </w:rPr>
      </w:pPr>
      <w:r>
        <w:rPr>
          <w:rFonts w:cs="Vijaya"/>
          <w:lang w:val="en-US" w:bidi="ta-IN"/>
        </w:rPr>
        <w:lastRenderedPageBreak/>
        <w:t xml:space="preserve">Because of this, 1 lakh 80 thousand passengers were suffered </w:t>
      </w:r>
      <w:r w:rsidR="00E274FC">
        <w:rPr>
          <w:rFonts w:cs="Vijaya"/>
          <w:lang w:val="en-US" w:bidi="ta-IN"/>
        </w:rPr>
        <w:t>by not able to go to their places.</w:t>
      </w:r>
    </w:p>
    <w:p w14:paraId="24399096" w14:textId="77777777" w:rsidR="00F63AD1" w:rsidRPr="000734F2" w:rsidRDefault="00F63AD1" w:rsidP="000734F2">
      <w:pPr>
        <w:pStyle w:val="NoSpacing"/>
        <w:rPr>
          <w:lang w:val="en-US"/>
        </w:rPr>
      </w:pPr>
    </w:p>
    <w:p w14:paraId="6497E98F" w14:textId="3E4F3479" w:rsidR="00701A6E" w:rsidRDefault="000734F2" w:rsidP="000734F2">
      <w:pPr>
        <w:pStyle w:val="NoSpacing"/>
        <w:rPr>
          <w:lang w:val="en-US"/>
        </w:rPr>
      </w:pPr>
      <w:r w:rsidRPr="000734F2">
        <w:rPr>
          <w:lang w:val="en-US"/>
        </w:rPr>
        <w:t xml:space="preserve">Rule </w:t>
      </w:r>
      <w:r w:rsidR="001F09D9">
        <w:rPr>
          <w:lang w:val="en-US"/>
        </w:rPr>
        <w:t>7</w:t>
      </w:r>
      <w:r w:rsidRPr="000734F2">
        <w:rPr>
          <w:lang w:val="en-US"/>
        </w:rPr>
        <w:t xml:space="preserve">:  There should be only one finite verb in a sentence and the other verbs are in the form of </w:t>
      </w:r>
      <w:r w:rsidR="001F09D9">
        <w:rPr>
          <w:lang w:val="en-US"/>
        </w:rPr>
        <w:t xml:space="preserve">non-finite in terms of either </w:t>
      </w:r>
      <w:r w:rsidRPr="000734F2">
        <w:rPr>
          <w:lang w:val="en-US"/>
        </w:rPr>
        <w:t>infinitive</w:t>
      </w:r>
      <w:r w:rsidR="001F09D9">
        <w:rPr>
          <w:lang w:val="en-US"/>
        </w:rPr>
        <w:t xml:space="preserve"> or </w:t>
      </w:r>
      <w:r w:rsidRPr="000734F2">
        <w:rPr>
          <w:lang w:val="en-US"/>
        </w:rPr>
        <w:t>verbal participle</w:t>
      </w:r>
      <w:r w:rsidR="001F09D9">
        <w:rPr>
          <w:lang w:val="en-US"/>
        </w:rPr>
        <w:t>s</w:t>
      </w:r>
      <w:r w:rsidRPr="000734F2">
        <w:rPr>
          <w:lang w:val="en-US"/>
        </w:rPr>
        <w:t>.</w:t>
      </w:r>
      <w:r w:rsidR="001F09D9">
        <w:rPr>
          <w:lang w:val="en-US"/>
        </w:rPr>
        <w:t xml:space="preserve"> </w:t>
      </w:r>
      <w:r w:rsidR="00F63AD1">
        <w:rPr>
          <w:lang w:val="en-US"/>
        </w:rPr>
        <w:t>These non-finite verbs usually end the subordinate clause.</w:t>
      </w:r>
      <w:r w:rsidR="001153A0">
        <w:rPr>
          <w:lang w:val="en-US"/>
        </w:rPr>
        <w:t xml:space="preserve"> In (9) there is only one finite verb </w:t>
      </w:r>
      <w:r w:rsidR="00BF65E2" w:rsidRPr="00783F28">
        <w:rPr>
          <w:rFonts w:cs="Vijaya"/>
          <w:cs/>
          <w:lang w:val="en-US" w:bidi="ta-IN"/>
        </w:rPr>
        <w:t>வியந்தனர்</w:t>
      </w:r>
      <w:r w:rsidR="00BF65E2">
        <w:rPr>
          <w:lang w:val="en-US"/>
        </w:rPr>
        <w:t xml:space="preserve"> </w:t>
      </w:r>
      <w:r w:rsidR="001153A0">
        <w:rPr>
          <w:lang w:val="en-US"/>
        </w:rPr>
        <w:t>(</w:t>
      </w:r>
      <w:r w:rsidR="00BF65E2" w:rsidRPr="00481071">
        <w:rPr>
          <w:i/>
          <w:iCs/>
          <w:lang w:val="en-US"/>
        </w:rPr>
        <w:t>viyandhanar</w:t>
      </w:r>
      <w:r w:rsidR="00BF65E2">
        <w:rPr>
          <w:i/>
          <w:iCs/>
          <w:lang w:val="en-US"/>
        </w:rPr>
        <w:t xml:space="preserve"> - </w:t>
      </w:r>
      <w:r w:rsidR="00BF65E2">
        <w:rPr>
          <w:lang w:val="en-US"/>
        </w:rPr>
        <w:t>wondered</w:t>
      </w:r>
      <w:r w:rsidR="001153A0">
        <w:rPr>
          <w:lang w:val="en-US"/>
        </w:rPr>
        <w:t>)</w:t>
      </w:r>
      <w:r w:rsidR="00BF65E2">
        <w:rPr>
          <w:lang w:val="en-US"/>
        </w:rPr>
        <w:t xml:space="preserve"> and the another verbs </w:t>
      </w:r>
      <w:r w:rsidR="00BF65E2" w:rsidRPr="00783F28">
        <w:rPr>
          <w:rFonts w:cs="Vijaya"/>
          <w:cs/>
          <w:lang w:val="en-US" w:bidi="ta-IN"/>
        </w:rPr>
        <w:t>பார்த்து</w:t>
      </w:r>
      <w:r w:rsidR="00BF65E2">
        <w:rPr>
          <w:rFonts w:cs="Vijaya"/>
          <w:lang w:val="en-US" w:bidi="ta-IN"/>
        </w:rPr>
        <w:t xml:space="preserve"> (</w:t>
      </w:r>
      <w:r w:rsidR="00BF65E2" w:rsidRPr="00481071">
        <w:rPr>
          <w:rFonts w:cs="Vijaya"/>
          <w:i/>
          <w:iCs/>
          <w:lang w:val="en-US" w:bidi="ta-IN"/>
        </w:rPr>
        <w:t>paarthu</w:t>
      </w:r>
      <w:r w:rsidR="00BF65E2">
        <w:rPr>
          <w:rFonts w:cs="Vijaya"/>
          <w:i/>
          <w:iCs/>
          <w:lang w:val="en-US" w:bidi="ta-IN"/>
        </w:rPr>
        <w:t xml:space="preserve"> – </w:t>
      </w:r>
      <w:r w:rsidR="00BF65E2">
        <w:rPr>
          <w:rFonts w:cs="Vijaya"/>
          <w:lang w:val="en-US" w:bidi="ta-IN"/>
        </w:rPr>
        <w:t>having seen)</w:t>
      </w:r>
      <w:r w:rsidR="00BF65E2">
        <w:rPr>
          <w:lang w:val="en-US"/>
        </w:rPr>
        <w:t xml:space="preserve"> is in the non-finite verbal participle form. This non-finite verb ends the subordinate class as per the rule.</w:t>
      </w:r>
    </w:p>
    <w:p w14:paraId="60C27F9A" w14:textId="255FF980" w:rsidR="00F63AD1" w:rsidRDefault="00F63AD1" w:rsidP="000734F2">
      <w:pPr>
        <w:pStyle w:val="NoSpacing"/>
        <w:rPr>
          <w:lang w:val="en-US"/>
        </w:rPr>
      </w:pPr>
    </w:p>
    <w:p w14:paraId="550FFD8B" w14:textId="285EF6E6" w:rsidR="00783F28" w:rsidRDefault="00F5158F" w:rsidP="00783F28">
      <w:pPr>
        <w:pStyle w:val="NoSpacing"/>
        <w:ind w:left="720" w:hanging="720"/>
        <w:rPr>
          <w:rFonts w:cs="Vijaya"/>
          <w:lang w:val="en-US" w:bidi="ta-IN"/>
        </w:rPr>
      </w:pPr>
      <w:r>
        <w:rPr>
          <w:lang w:val="en-US"/>
        </w:rPr>
        <w:t>(9)</w:t>
      </w:r>
      <w:r w:rsidR="00783F28">
        <w:rPr>
          <w:lang w:val="en-US"/>
        </w:rPr>
        <w:tab/>
      </w:r>
      <w:r w:rsidR="00783F28" w:rsidRPr="00783F28">
        <w:rPr>
          <w:rFonts w:cs="Vijaya"/>
          <w:cs/>
          <w:lang w:val="en-US" w:bidi="ta-IN"/>
        </w:rPr>
        <w:t>ஒரு</w:t>
      </w:r>
      <w:r w:rsidR="00783F28">
        <w:rPr>
          <w:rFonts w:cs="Vijaya"/>
          <w:lang w:val="en-US" w:bidi="ta-IN"/>
        </w:rPr>
        <w:tab/>
      </w:r>
      <w:r w:rsidR="00783F28" w:rsidRPr="00783F28">
        <w:rPr>
          <w:rFonts w:cs="Vijaya"/>
          <w:cs/>
          <w:lang w:val="en-US" w:bidi="ta-IN"/>
        </w:rPr>
        <w:t xml:space="preserve">சிறுவன் </w:t>
      </w:r>
      <w:r w:rsidR="00783F28">
        <w:rPr>
          <w:rFonts w:cs="Vijaya"/>
          <w:lang w:val="en-US" w:bidi="ta-IN"/>
        </w:rPr>
        <w:tab/>
      </w:r>
      <w:r w:rsidR="00783F28" w:rsidRPr="00783F28">
        <w:rPr>
          <w:rFonts w:cs="Vijaya"/>
          <w:cs/>
          <w:lang w:val="en-US" w:bidi="ta-IN"/>
        </w:rPr>
        <w:t xml:space="preserve">அதில் </w:t>
      </w:r>
      <w:r w:rsidR="00783F28">
        <w:rPr>
          <w:rFonts w:cs="Vijaya"/>
          <w:lang w:val="en-US" w:bidi="ta-IN"/>
        </w:rPr>
        <w:tab/>
      </w:r>
      <w:r w:rsidR="00783F28" w:rsidRPr="00783F28">
        <w:rPr>
          <w:rFonts w:cs="Vijaya"/>
          <w:cs/>
          <w:lang w:val="en-US" w:bidi="ta-IN"/>
        </w:rPr>
        <w:t xml:space="preserve">கலந்து </w:t>
      </w:r>
      <w:r w:rsidR="00481071">
        <w:rPr>
          <w:rFonts w:cs="Vijaya"/>
          <w:lang w:val="en-US" w:bidi="ta-IN"/>
        </w:rPr>
        <w:t>_</w:t>
      </w:r>
      <w:r w:rsidR="00783F28" w:rsidRPr="00783F28">
        <w:rPr>
          <w:rFonts w:cs="Vijaya"/>
          <w:cs/>
          <w:lang w:val="en-US" w:bidi="ta-IN"/>
        </w:rPr>
        <w:t xml:space="preserve">கொண்டதைப் </w:t>
      </w:r>
      <w:r w:rsidR="00783F28">
        <w:rPr>
          <w:rFonts w:cs="Vijaya"/>
          <w:lang w:val="en-US" w:bidi="ta-IN"/>
        </w:rPr>
        <w:tab/>
      </w:r>
      <w:r w:rsidR="00783F28">
        <w:rPr>
          <w:rFonts w:cs="Vijaya"/>
          <w:lang w:val="en-US" w:bidi="ta-IN"/>
        </w:rPr>
        <w:tab/>
      </w:r>
      <w:r w:rsidR="00783F28" w:rsidRPr="00783F28">
        <w:rPr>
          <w:rFonts w:cs="Vijaya"/>
          <w:cs/>
          <w:lang w:val="en-US" w:bidi="ta-IN"/>
        </w:rPr>
        <w:t>பார்த்து</w:t>
      </w:r>
      <w:r w:rsidR="00783F28">
        <w:rPr>
          <w:rFonts w:cs="Vijaya"/>
          <w:lang w:val="en-US" w:bidi="ta-IN"/>
        </w:rPr>
        <w:tab/>
      </w:r>
    </w:p>
    <w:p w14:paraId="5F0CF123" w14:textId="5909ACAA" w:rsidR="00783F28" w:rsidRDefault="00783F28" w:rsidP="00783F28">
      <w:pPr>
        <w:pStyle w:val="NoSpacing"/>
        <w:ind w:left="720" w:hanging="720"/>
        <w:rPr>
          <w:rFonts w:cs="Vijaya"/>
          <w:i/>
          <w:iCs/>
          <w:lang w:val="en-US" w:bidi="ta-IN"/>
        </w:rPr>
      </w:pPr>
      <w:r>
        <w:rPr>
          <w:rFonts w:cs="Vijaya"/>
          <w:lang w:val="en-US" w:bidi="ta-IN"/>
        </w:rPr>
        <w:tab/>
      </w:r>
      <w:r w:rsidRPr="00481071">
        <w:rPr>
          <w:rFonts w:cs="Vijaya"/>
          <w:i/>
          <w:iCs/>
          <w:lang w:val="en-US" w:bidi="ta-IN"/>
        </w:rPr>
        <w:t>oru</w:t>
      </w:r>
      <w:r w:rsidRPr="00481071">
        <w:rPr>
          <w:rFonts w:cs="Vijaya"/>
          <w:i/>
          <w:iCs/>
          <w:lang w:val="en-US" w:bidi="ta-IN"/>
        </w:rPr>
        <w:tab/>
        <w:t>siruvan</w:t>
      </w:r>
      <w:r w:rsidRPr="00481071">
        <w:rPr>
          <w:rFonts w:cs="Vijaya"/>
          <w:i/>
          <w:iCs/>
          <w:lang w:val="en-US" w:bidi="ta-IN"/>
        </w:rPr>
        <w:tab/>
      </w:r>
      <w:r w:rsidRPr="00481071">
        <w:rPr>
          <w:rFonts w:cs="Vijaya"/>
          <w:i/>
          <w:iCs/>
          <w:lang w:val="en-US" w:bidi="ta-IN"/>
        </w:rPr>
        <w:tab/>
        <w:t>adhil</w:t>
      </w:r>
      <w:r w:rsidRPr="00481071">
        <w:rPr>
          <w:rFonts w:cs="Vijaya"/>
          <w:i/>
          <w:iCs/>
          <w:lang w:val="en-US" w:bidi="ta-IN"/>
        </w:rPr>
        <w:tab/>
        <w:t>kalandhu</w:t>
      </w:r>
      <w:r w:rsidR="00481071">
        <w:rPr>
          <w:rFonts w:cs="Vijaya"/>
          <w:i/>
          <w:iCs/>
          <w:lang w:val="en-US" w:bidi="ta-IN"/>
        </w:rPr>
        <w:t>_</w:t>
      </w:r>
      <w:r w:rsidRPr="00481071">
        <w:rPr>
          <w:rFonts w:cs="Vijaya"/>
          <w:i/>
          <w:iCs/>
          <w:lang w:val="en-US" w:bidi="ta-IN"/>
        </w:rPr>
        <w:t>kondadai</w:t>
      </w:r>
      <w:r w:rsidRPr="00481071">
        <w:rPr>
          <w:rFonts w:cs="Vijaya"/>
          <w:i/>
          <w:iCs/>
          <w:lang w:val="en-US" w:bidi="ta-IN"/>
        </w:rPr>
        <w:tab/>
      </w:r>
      <w:r w:rsidRPr="00481071">
        <w:rPr>
          <w:rFonts w:cs="Vijaya"/>
          <w:i/>
          <w:iCs/>
          <w:lang w:val="en-US" w:bidi="ta-IN"/>
        </w:rPr>
        <w:tab/>
        <w:t>paarthu</w:t>
      </w:r>
    </w:p>
    <w:p w14:paraId="4A0E3D65" w14:textId="443FF2D8" w:rsidR="00481071" w:rsidRPr="00481071" w:rsidRDefault="00481071" w:rsidP="00783F28">
      <w:pPr>
        <w:pStyle w:val="NoSpacing"/>
        <w:ind w:left="720" w:hanging="720"/>
        <w:rPr>
          <w:rFonts w:cs="Vijaya"/>
          <w:lang w:val="en-US" w:bidi="ta-IN"/>
        </w:rPr>
      </w:pPr>
      <w:r>
        <w:rPr>
          <w:rFonts w:cs="Vijaya"/>
          <w:i/>
          <w:iCs/>
          <w:lang w:val="en-US" w:bidi="ta-IN"/>
        </w:rPr>
        <w:tab/>
      </w:r>
      <w:r>
        <w:rPr>
          <w:rFonts w:cs="Vijaya"/>
          <w:lang w:val="en-US" w:bidi="ta-IN"/>
        </w:rPr>
        <w:t>one</w:t>
      </w:r>
      <w:r>
        <w:rPr>
          <w:rFonts w:cs="Vijaya"/>
          <w:lang w:val="en-US" w:bidi="ta-IN"/>
        </w:rPr>
        <w:tab/>
        <w:t>little.boy</w:t>
      </w:r>
      <w:r>
        <w:rPr>
          <w:rFonts w:cs="Vijaya"/>
          <w:lang w:val="en-US" w:bidi="ta-IN"/>
        </w:rPr>
        <w:tab/>
        <w:t>in.it</w:t>
      </w:r>
      <w:r>
        <w:rPr>
          <w:rFonts w:cs="Vijaya"/>
          <w:lang w:val="en-US" w:bidi="ta-IN"/>
        </w:rPr>
        <w:tab/>
        <w:t>having.participated</w:t>
      </w:r>
      <w:r>
        <w:rPr>
          <w:rFonts w:cs="Vijaya"/>
          <w:lang w:val="en-US" w:bidi="ta-IN"/>
        </w:rPr>
        <w:tab/>
      </w:r>
      <w:r>
        <w:rPr>
          <w:rFonts w:cs="Vijaya"/>
          <w:lang w:val="en-US" w:bidi="ta-IN"/>
        </w:rPr>
        <w:tab/>
        <w:t>having.seen</w:t>
      </w:r>
    </w:p>
    <w:p w14:paraId="2E787441" w14:textId="77777777" w:rsidR="00783F28" w:rsidRDefault="00783F28" w:rsidP="00783F28">
      <w:pPr>
        <w:pStyle w:val="NoSpacing"/>
        <w:ind w:left="720" w:hanging="720"/>
        <w:rPr>
          <w:rFonts w:cs="Vijaya"/>
          <w:lang w:val="en-US" w:bidi="ta-IN"/>
        </w:rPr>
      </w:pPr>
    </w:p>
    <w:p w14:paraId="6B24FE6F" w14:textId="617EA3D9" w:rsidR="00F5158F" w:rsidRDefault="00783F28" w:rsidP="00783F28">
      <w:pPr>
        <w:pStyle w:val="NoSpacing"/>
        <w:ind w:left="720"/>
        <w:rPr>
          <w:lang w:val="en-US"/>
        </w:rPr>
      </w:pPr>
      <w:r w:rsidRPr="00783F28">
        <w:rPr>
          <w:rFonts w:cs="Vijaya"/>
          <w:cs/>
          <w:lang w:val="en-US" w:bidi="ta-IN"/>
        </w:rPr>
        <w:t xml:space="preserve">எல்லோரும் </w:t>
      </w:r>
      <w:r>
        <w:rPr>
          <w:rFonts w:cs="Vijaya"/>
          <w:lang w:val="en-US" w:bidi="ta-IN"/>
        </w:rPr>
        <w:tab/>
      </w:r>
      <w:r w:rsidRPr="00783F28">
        <w:rPr>
          <w:rFonts w:cs="Vijaya"/>
          <w:cs/>
          <w:lang w:val="en-US" w:bidi="ta-IN"/>
        </w:rPr>
        <w:t>வியந்தனர்.</w:t>
      </w:r>
      <w:r w:rsidR="00F5158F">
        <w:rPr>
          <w:lang w:val="en-US"/>
        </w:rPr>
        <w:tab/>
      </w:r>
    </w:p>
    <w:p w14:paraId="4440AE09" w14:textId="580E8222" w:rsidR="001F09D9" w:rsidRPr="00481071" w:rsidRDefault="00783F28" w:rsidP="000734F2">
      <w:pPr>
        <w:pStyle w:val="NoSpacing"/>
        <w:rPr>
          <w:i/>
          <w:iCs/>
          <w:lang w:val="en-US"/>
        </w:rPr>
      </w:pPr>
      <w:r>
        <w:rPr>
          <w:lang w:val="en-US"/>
        </w:rPr>
        <w:tab/>
      </w:r>
      <w:r w:rsidRPr="00481071">
        <w:rPr>
          <w:i/>
          <w:iCs/>
          <w:lang w:val="en-US"/>
        </w:rPr>
        <w:t xml:space="preserve">ellorum </w:t>
      </w:r>
      <w:r w:rsidRPr="00481071">
        <w:rPr>
          <w:i/>
          <w:iCs/>
          <w:lang w:val="en-US"/>
        </w:rPr>
        <w:tab/>
        <w:t>viyandhanar.</w:t>
      </w:r>
    </w:p>
    <w:p w14:paraId="328BDA0C" w14:textId="172F58AB" w:rsidR="001F09D9" w:rsidRDefault="00481071" w:rsidP="000734F2">
      <w:pPr>
        <w:pStyle w:val="NoSpacing"/>
        <w:rPr>
          <w:lang w:val="en-US"/>
        </w:rPr>
      </w:pPr>
      <w:r>
        <w:rPr>
          <w:lang w:val="en-US"/>
        </w:rPr>
        <w:tab/>
        <w:t>everyone</w:t>
      </w:r>
      <w:r>
        <w:rPr>
          <w:lang w:val="en-US"/>
        </w:rPr>
        <w:tab/>
        <w:t>wondered.</w:t>
      </w:r>
    </w:p>
    <w:p w14:paraId="09C3CCE8" w14:textId="0E694AC7" w:rsidR="00701A6E" w:rsidRDefault="00481071" w:rsidP="007D7CF8">
      <w:pPr>
        <w:pStyle w:val="NoSpacing"/>
        <w:rPr>
          <w:lang w:val="en-US"/>
        </w:rPr>
      </w:pPr>
      <w:r>
        <w:rPr>
          <w:lang w:val="en-US"/>
        </w:rPr>
        <w:tab/>
      </w:r>
    </w:p>
    <w:p w14:paraId="0A715036" w14:textId="54D6DD7E" w:rsidR="00481071" w:rsidRDefault="00481071" w:rsidP="007D7CF8">
      <w:pPr>
        <w:pStyle w:val="NoSpacing"/>
        <w:rPr>
          <w:lang w:val="en-US"/>
        </w:rPr>
      </w:pPr>
      <w:r>
        <w:rPr>
          <w:lang w:val="en-US"/>
        </w:rPr>
        <w:tab/>
        <w:t xml:space="preserve">Everyone wondered on seeing </w:t>
      </w:r>
      <w:r w:rsidR="001153A0">
        <w:rPr>
          <w:lang w:val="en-US"/>
        </w:rPr>
        <w:t>one</w:t>
      </w:r>
      <w:r>
        <w:rPr>
          <w:lang w:val="en-US"/>
        </w:rPr>
        <w:t xml:space="preserve"> little boy having participated in it.</w:t>
      </w:r>
      <w:r w:rsidR="001153A0">
        <w:rPr>
          <w:lang w:val="en-US"/>
        </w:rPr>
        <w:t xml:space="preserve"> </w:t>
      </w:r>
    </w:p>
    <w:p w14:paraId="7521175C" w14:textId="77777777" w:rsidR="00701A6E" w:rsidRDefault="00701A6E" w:rsidP="007D7CF8">
      <w:pPr>
        <w:pStyle w:val="NoSpacing"/>
        <w:rPr>
          <w:lang w:val="en-US"/>
        </w:rPr>
      </w:pPr>
    </w:p>
    <w:p w14:paraId="6FB6EC9F" w14:textId="77777777" w:rsidR="007D7CF8" w:rsidRDefault="007D7CF8" w:rsidP="007D7CF8">
      <w:pPr>
        <w:pStyle w:val="NoSpacing"/>
        <w:rPr>
          <w:lang w:val="en-US"/>
        </w:rPr>
      </w:pPr>
    </w:p>
    <w:p w14:paraId="11EDCD17" w14:textId="77777777" w:rsidR="000324AA" w:rsidRDefault="000324AA" w:rsidP="007D7CF8">
      <w:pPr>
        <w:pStyle w:val="NoSpacing"/>
        <w:rPr>
          <w:lang w:val="en-US"/>
        </w:rPr>
      </w:pPr>
    </w:p>
    <w:p w14:paraId="6E07127F" w14:textId="77777777" w:rsidR="000324AA" w:rsidRDefault="000324AA" w:rsidP="007D7CF8">
      <w:pPr>
        <w:pStyle w:val="NoSpacing"/>
        <w:rPr>
          <w:lang w:val="en-US"/>
        </w:rPr>
      </w:pPr>
    </w:p>
    <w:p w14:paraId="1D38476E" w14:textId="56935E49" w:rsidR="0067145F" w:rsidRDefault="0067145F" w:rsidP="00E81BAC">
      <w:pPr>
        <w:rPr>
          <w:lang w:val="en-US"/>
        </w:rPr>
      </w:pPr>
      <w:r>
        <w:rPr>
          <w:lang w:val="en-US"/>
        </w:rPr>
        <w:t>References:</w:t>
      </w:r>
    </w:p>
    <w:p w14:paraId="0B74350A" w14:textId="77777777" w:rsidR="000C52C7" w:rsidRPr="000C52C7" w:rsidRDefault="004608E0" w:rsidP="000C52C7">
      <w:pPr>
        <w:pStyle w:val="Bibliography"/>
        <w:rPr>
          <w:rFonts w:ascii="Calibri" w:hAnsi="Calibri" w:cs="Calibri"/>
        </w:rPr>
      </w:pPr>
      <w:r>
        <w:rPr>
          <w:lang w:val="en-US"/>
        </w:rPr>
        <w:fldChar w:fldCharType="begin"/>
      </w:r>
      <w:r w:rsidR="00A50631">
        <w:rPr>
          <w:lang w:val="en-US"/>
        </w:rPr>
        <w:instrText xml:space="preserve"> ADDIN ZOTERO_BIBL {"uncited":[],"omitted":[],"custom":[]} CSL_BIBLIOGRAPHY </w:instrText>
      </w:r>
      <w:r>
        <w:rPr>
          <w:lang w:val="en-US"/>
        </w:rPr>
        <w:fldChar w:fldCharType="separate"/>
      </w:r>
      <w:r w:rsidR="000C52C7" w:rsidRPr="000C52C7">
        <w:rPr>
          <w:rFonts w:ascii="Calibri" w:hAnsi="Calibri" w:cs="Calibri"/>
        </w:rPr>
        <w:t xml:space="preserve">Arden, A. H. (1891). </w:t>
      </w:r>
      <w:r w:rsidR="000C52C7" w:rsidRPr="000C52C7">
        <w:rPr>
          <w:rFonts w:ascii="Calibri" w:hAnsi="Calibri" w:cs="Calibri"/>
          <w:i/>
          <w:iCs/>
        </w:rPr>
        <w:t>A Progressive Grammar of Common Tamil</w:t>
      </w:r>
      <w:r w:rsidR="000C52C7" w:rsidRPr="000C52C7">
        <w:rPr>
          <w:rFonts w:ascii="Calibri" w:hAnsi="Calibri" w:cs="Calibri"/>
        </w:rPr>
        <w:t>. Society for Promoting Christian Knowledge.</w:t>
      </w:r>
    </w:p>
    <w:p w14:paraId="042385B8" w14:textId="77777777" w:rsidR="000C52C7" w:rsidRPr="000C52C7" w:rsidRDefault="000C52C7" w:rsidP="000C52C7">
      <w:pPr>
        <w:pStyle w:val="Bibliography"/>
        <w:rPr>
          <w:rFonts w:ascii="Calibri" w:hAnsi="Calibri" w:cs="Calibri"/>
        </w:rPr>
      </w:pPr>
      <w:r w:rsidRPr="000C52C7">
        <w:rPr>
          <w:rFonts w:ascii="Calibri" w:hAnsi="Calibri" w:cs="Calibri"/>
        </w:rPr>
        <w:t xml:space="preserve">Belletti, A., &amp; Rizzi, L. (1988). Psych-verbs and θ-theory. </w:t>
      </w:r>
      <w:r w:rsidRPr="000C52C7">
        <w:rPr>
          <w:rFonts w:ascii="Calibri" w:hAnsi="Calibri" w:cs="Calibri"/>
          <w:i/>
          <w:iCs/>
        </w:rPr>
        <w:t>Natural Language and Linguistic Theory</w:t>
      </w:r>
      <w:r w:rsidRPr="000C52C7">
        <w:rPr>
          <w:rFonts w:ascii="Calibri" w:hAnsi="Calibri" w:cs="Calibri"/>
        </w:rPr>
        <w:t xml:space="preserve">, </w:t>
      </w:r>
      <w:r w:rsidRPr="000C52C7">
        <w:rPr>
          <w:rFonts w:ascii="Calibri" w:hAnsi="Calibri" w:cs="Calibri"/>
          <w:i/>
          <w:iCs/>
        </w:rPr>
        <w:t>6</w:t>
      </w:r>
      <w:r w:rsidRPr="000C52C7">
        <w:rPr>
          <w:rFonts w:ascii="Calibri" w:hAnsi="Calibri" w:cs="Calibri"/>
        </w:rPr>
        <w:t>(3), 291–352. https://doi.org/10.1007/BF00133902</w:t>
      </w:r>
    </w:p>
    <w:p w14:paraId="61CDA973" w14:textId="77777777" w:rsidR="000C52C7" w:rsidRPr="000C52C7" w:rsidRDefault="000C52C7" w:rsidP="000C52C7">
      <w:pPr>
        <w:pStyle w:val="Bibliography"/>
        <w:rPr>
          <w:rFonts w:ascii="Calibri" w:hAnsi="Calibri" w:cs="Calibri"/>
        </w:rPr>
      </w:pPr>
      <w:r w:rsidRPr="000C52C7">
        <w:rPr>
          <w:rFonts w:ascii="Calibri" w:hAnsi="Calibri" w:cs="Calibri"/>
        </w:rPr>
        <w:t xml:space="preserve">Landau, I. (2010). </w:t>
      </w:r>
      <w:r w:rsidRPr="000C52C7">
        <w:rPr>
          <w:rFonts w:ascii="Calibri" w:hAnsi="Calibri" w:cs="Calibri"/>
          <w:i/>
          <w:iCs/>
        </w:rPr>
        <w:t>The locative syntax of experiencers</w:t>
      </w:r>
      <w:r w:rsidRPr="000C52C7">
        <w:rPr>
          <w:rFonts w:ascii="Calibri" w:hAnsi="Calibri" w:cs="Calibri"/>
        </w:rPr>
        <w:t>. MIT Press.</w:t>
      </w:r>
    </w:p>
    <w:p w14:paraId="29EA972A" w14:textId="77777777" w:rsidR="000C52C7" w:rsidRPr="000C52C7" w:rsidRDefault="000C52C7" w:rsidP="000C52C7">
      <w:pPr>
        <w:pStyle w:val="Bibliography"/>
        <w:rPr>
          <w:rFonts w:ascii="Calibri" w:hAnsi="Calibri" w:cs="Calibri"/>
        </w:rPr>
      </w:pPr>
      <w:r w:rsidRPr="000C52C7">
        <w:rPr>
          <w:rFonts w:ascii="Calibri" w:hAnsi="Calibri" w:cs="Calibri"/>
        </w:rPr>
        <w:t xml:space="preserve">Masloch, S., Poppek, J. M., Robrecht, A., &amp; Kiss, T. (n.d.). </w:t>
      </w:r>
      <w:r w:rsidRPr="000C52C7">
        <w:rPr>
          <w:rFonts w:ascii="Calibri" w:hAnsi="Calibri" w:cs="Calibri"/>
          <w:i/>
          <w:iCs/>
        </w:rPr>
        <w:t>Syntactic Pattern Distribution Analysis of Experiencer-Object Psych Verbs</w:t>
      </w:r>
      <w:r w:rsidRPr="000C52C7">
        <w:rPr>
          <w:rFonts w:ascii="Calibri" w:hAnsi="Calibri" w:cs="Calibri"/>
        </w:rPr>
        <w:t>.</w:t>
      </w:r>
    </w:p>
    <w:p w14:paraId="27B5FFCD" w14:textId="77777777" w:rsidR="000C52C7" w:rsidRPr="000C52C7" w:rsidRDefault="000C52C7" w:rsidP="000C52C7">
      <w:pPr>
        <w:pStyle w:val="Bibliography"/>
        <w:rPr>
          <w:rFonts w:ascii="Calibri" w:hAnsi="Calibri" w:cs="Calibri"/>
        </w:rPr>
      </w:pPr>
      <w:r w:rsidRPr="000C52C7">
        <w:rPr>
          <w:rFonts w:ascii="Calibri" w:hAnsi="Calibri" w:cs="Calibri"/>
        </w:rPr>
        <w:t xml:space="preserve">Steever, S. B. (2019). </w:t>
      </w:r>
      <w:r w:rsidRPr="000C52C7">
        <w:rPr>
          <w:rFonts w:ascii="Calibri" w:hAnsi="Calibri" w:cs="Calibri"/>
          <w:i/>
          <w:iCs/>
        </w:rPr>
        <w:t>The Dravidian Languages</w:t>
      </w:r>
      <w:r w:rsidRPr="000C52C7">
        <w:rPr>
          <w:rFonts w:ascii="Calibri" w:hAnsi="Calibri" w:cs="Calibri"/>
        </w:rPr>
        <w:t>. Routledge.</w:t>
      </w:r>
    </w:p>
    <w:p w14:paraId="0C231146" w14:textId="77777777" w:rsidR="000C52C7" w:rsidRPr="000C52C7" w:rsidRDefault="000C52C7" w:rsidP="000C52C7">
      <w:pPr>
        <w:pStyle w:val="Bibliography"/>
        <w:rPr>
          <w:rFonts w:ascii="Calibri" w:hAnsi="Calibri" w:cs="Calibri"/>
        </w:rPr>
      </w:pPr>
      <w:r w:rsidRPr="000C52C7">
        <w:rPr>
          <w:rFonts w:ascii="Calibri" w:hAnsi="Calibri" w:cs="Calibri"/>
        </w:rPr>
        <w:t xml:space="preserve">Temme, A. (2019). </w:t>
      </w:r>
      <w:r w:rsidRPr="000C52C7">
        <w:rPr>
          <w:rFonts w:ascii="Calibri" w:hAnsi="Calibri" w:cs="Calibri"/>
          <w:i/>
          <w:iCs/>
        </w:rPr>
        <w:t>The peculiar nature of psych verbs and experiencer object structures</w:t>
      </w:r>
      <w:r w:rsidRPr="000C52C7">
        <w:rPr>
          <w:rFonts w:ascii="Calibri" w:hAnsi="Calibri" w:cs="Calibri"/>
        </w:rPr>
        <w:t>. https://doi.org/10.18452/19889</w:t>
      </w:r>
    </w:p>
    <w:p w14:paraId="385A6DF1" w14:textId="77777777" w:rsidR="000C52C7" w:rsidRPr="000C52C7" w:rsidRDefault="000C52C7" w:rsidP="000C52C7">
      <w:pPr>
        <w:pStyle w:val="Bibliography"/>
        <w:rPr>
          <w:rFonts w:ascii="Calibri" w:hAnsi="Calibri" w:cs="Calibri"/>
        </w:rPr>
      </w:pPr>
      <w:r w:rsidRPr="000C52C7">
        <w:rPr>
          <w:rFonts w:ascii="Calibri" w:hAnsi="Calibri" w:cs="Calibri"/>
          <w:i/>
          <w:iCs/>
          <w:cs/>
          <w:lang w:bidi="ta-IN"/>
        </w:rPr>
        <w:t xml:space="preserve">வேற்றுமைத் தொகை </w:t>
      </w:r>
      <w:r w:rsidRPr="000C52C7">
        <w:rPr>
          <w:rFonts w:ascii="Calibri" w:hAnsi="Calibri" w:cs="Calibri"/>
          <w:i/>
          <w:iCs/>
        </w:rPr>
        <w:t xml:space="preserve">| </w:t>
      </w:r>
      <w:r w:rsidRPr="000C52C7">
        <w:rPr>
          <w:rFonts w:ascii="Calibri" w:hAnsi="Calibri" w:cs="Calibri"/>
          <w:i/>
          <w:iCs/>
          <w:cs/>
          <w:lang w:bidi="ta-IN"/>
        </w:rPr>
        <w:t xml:space="preserve">தமிழ் இணையக் கல்விக்கழகம் </w:t>
      </w:r>
      <w:r w:rsidRPr="000C52C7">
        <w:rPr>
          <w:rFonts w:ascii="Calibri" w:hAnsi="Calibri" w:cs="Calibri"/>
          <w:i/>
          <w:iCs/>
        </w:rPr>
        <w:t>TAMIL VIRTUAL ACADEMY</w:t>
      </w:r>
      <w:r w:rsidRPr="000C52C7">
        <w:rPr>
          <w:rFonts w:ascii="Calibri" w:hAnsi="Calibri" w:cs="Calibri"/>
        </w:rPr>
        <w:t xml:space="preserve">. (n.d.). Retrieved August </w:t>
      </w:r>
      <w:r w:rsidRPr="000C52C7">
        <w:rPr>
          <w:rFonts w:ascii="Calibri" w:hAnsi="Calibri" w:cs="Calibri"/>
          <w:cs/>
          <w:lang w:bidi="ta-IN"/>
        </w:rPr>
        <w:t>22</w:t>
      </w:r>
      <w:r w:rsidRPr="000C52C7">
        <w:rPr>
          <w:rFonts w:ascii="Calibri" w:hAnsi="Calibri" w:cs="Calibri"/>
        </w:rPr>
        <w:t xml:space="preserve">, </w:t>
      </w:r>
      <w:r w:rsidRPr="000C52C7">
        <w:rPr>
          <w:rFonts w:ascii="Calibri" w:hAnsi="Calibri" w:cs="Calibri"/>
          <w:cs/>
          <w:lang w:bidi="ta-IN"/>
        </w:rPr>
        <w:t>2023</w:t>
      </w:r>
      <w:r w:rsidRPr="000C52C7">
        <w:rPr>
          <w:rFonts w:ascii="Calibri" w:hAnsi="Calibri" w:cs="Calibri"/>
        </w:rPr>
        <w:t>, from https://www.tamilvu.org/ta/courses-degree-a</w:t>
      </w:r>
      <w:r w:rsidRPr="000C52C7">
        <w:rPr>
          <w:rFonts w:ascii="Calibri" w:hAnsi="Calibri" w:cs="Calibri"/>
          <w:cs/>
          <w:lang w:bidi="ta-IN"/>
        </w:rPr>
        <w:t>021-</w:t>
      </w:r>
      <w:r w:rsidRPr="000C52C7">
        <w:rPr>
          <w:rFonts w:ascii="Calibri" w:hAnsi="Calibri" w:cs="Calibri"/>
        </w:rPr>
        <w:t>a</w:t>
      </w:r>
      <w:r w:rsidRPr="000C52C7">
        <w:rPr>
          <w:rFonts w:ascii="Calibri" w:hAnsi="Calibri" w:cs="Calibri"/>
          <w:cs/>
          <w:lang w:bidi="ta-IN"/>
        </w:rPr>
        <w:t>0214-</w:t>
      </w:r>
      <w:r w:rsidRPr="000C52C7">
        <w:rPr>
          <w:rFonts w:ascii="Calibri" w:hAnsi="Calibri" w:cs="Calibri"/>
        </w:rPr>
        <w:t>html-a</w:t>
      </w:r>
      <w:r w:rsidRPr="000C52C7">
        <w:rPr>
          <w:rFonts w:ascii="Calibri" w:hAnsi="Calibri" w:cs="Calibri"/>
          <w:cs/>
          <w:lang w:bidi="ta-IN"/>
        </w:rPr>
        <w:t>0214211-6615</w:t>
      </w:r>
    </w:p>
    <w:p w14:paraId="273C7FD2" w14:textId="11515C87" w:rsidR="0088341D" w:rsidRDefault="004608E0" w:rsidP="00E81BAC">
      <w:pPr>
        <w:rPr>
          <w:lang w:val="en-US"/>
        </w:rPr>
      </w:pPr>
      <w:r>
        <w:rPr>
          <w:lang w:val="en-US"/>
        </w:rPr>
        <w:fldChar w:fldCharType="end"/>
      </w:r>
    </w:p>
    <w:p w14:paraId="07FE8C16" w14:textId="29290F4B" w:rsidR="0067145F" w:rsidRDefault="00804C48" w:rsidP="00E81BAC">
      <w:pPr>
        <w:rPr>
          <w:lang w:val="en-US"/>
        </w:rPr>
      </w:pPr>
      <w:r>
        <w:rPr>
          <w:lang w:val="en-US"/>
        </w:rPr>
        <w:lastRenderedPageBreak/>
        <w:t>Appendix:</w:t>
      </w:r>
    </w:p>
    <w:p w14:paraId="2B70799C" w14:textId="377A0FCC" w:rsidR="00804C48" w:rsidRDefault="00804C48" w:rsidP="00E81BAC">
      <w:pPr>
        <w:rPr>
          <w:lang w:val="en-US"/>
        </w:rPr>
      </w:pPr>
      <w:r>
        <w:rPr>
          <w:lang w:val="en-US"/>
        </w:rPr>
        <w:t>A.1. Annotation guidelines:</w:t>
      </w:r>
    </w:p>
    <w:p w14:paraId="40B9AC3F" w14:textId="77777777" w:rsidR="0088341D" w:rsidRPr="008E2741" w:rsidRDefault="0088341D" w:rsidP="0088341D">
      <w:pPr>
        <w:pStyle w:val="Heading2"/>
        <w:jc w:val="both"/>
        <w:rPr>
          <w:b/>
          <w:bCs/>
          <w:sz w:val="28"/>
          <w:szCs w:val="28"/>
          <w:lang w:val="en-US"/>
        </w:rPr>
      </w:pPr>
      <w:r w:rsidRPr="008E2741">
        <w:rPr>
          <w:b/>
          <w:bCs/>
          <w:sz w:val="28"/>
          <w:szCs w:val="28"/>
          <w:lang w:val="en-US"/>
        </w:rPr>
        <w:t>Dataset summary:</w:t>
      </w:r>
    </w:p>
    <w:p w14:paraId="2E11D1BE" w14:textId="77777777" w:rsidR="0088341D" w:rsidRDefault="0088341D" w:rsidP="0088341D">
      <w:pPr>
        <w:jc w:val="both"/>
        <w:rPr>
          <w:sz w:val="24"/>
          <w:szCs w:val="24"/>
          <w:lang w:val="en-US"/>
        </w:rPr>
      </w:pPr>
      <w:r w:rsidRPr="008E2741">
        <w:rPr>
          <w:sz w:val="24"/>
          <w:szCs w:val="24"/>
          <w:lang w:val="en-US"/>
        </w:rPr>
        <w:t>The name of the dataset is ‘annotation_tamil_psych_verbs</w:t>
      </w:r>
      <w:r>
        <w:rPr>
          <w:sz w:val="24"/>
          <w:szCs w:val="24"/>
          <w:lang w:val="en-US"/>
        </w:rPr>
        <w:t>’</w:t>
      </w:r>
      <w:r w:rsidRPr="008E2741">
        <w:rPr>
          <w:sz w:val="24"/>
          <w:szCs w:val="24"/>
          <w:lang w:val="en-US"/>
        </w:rPr>
        <w:t xml:space="preserve">. It is in excel format (.xlsx). This dataset is a collection of annotations of Tamil sentences containing the psych verbs. The main purpose of creating the dataset is to analyze the word order pattern of Tamil psych verbs and to determine which pattern is most prevalent, whether it is SOV or OSV. </w:t>
      </w:r>
      <w:r>
        <w:rPr>
          <w:sz w:val="24"/>
          <w:szCs w:val="24"/>
          <w:lang w:val="en-US"/>
        </w:rPr>
        <w:t xml:space="preserve"> </w:t>
      </w:r>
    </w:p>
    <w:p w14:paraId="7CA82C3A" w14:textId="77777777" w:rsidR="0088341D" w:rsidRPr="008E2741" w:rsidRDefault="0088341D" w:rsidP="0088341D">
      <w:pPr>
        <w:jc w:val="both"/>
        <w:rPr>
          <w:sz w:val="24"/>
          <w:szCs w:val="24"/>
          <w:lang w:val="en-US"/>
        </w:rPr>
      </w:pPr>
      <w:r w:rsidRPr="008E2741">
        <w:rPr>
          <w:sz w:val="24"/>
          <w:szCs w:val="24"/>
          <w:lang w:val="en-US"/>
        </w:rPr>
        <w:t>The dataset contains 1412 rows and 19 columns. Rows represents the data and columns represents the annotation patterns. These annotation patterns are the main factors affecting the word order.</w:t>
      </w:r>
    </w:p>
    <w:p w14:paraId="5AB5B4D7" w14:textId="77777777" w:rsidR="0088341D" w:rsidRPr="008E2741" w:rsidRDefault="0088341D" w:rsidP="0088341D">
      <w:pPr>
        <w:pStyle w:val="Heading2"/>
        <w:jc w:val="both"/>
        <w:rPr>
          <w:b/>
          <w:bCs/>
          <w:sz w:val="28"/>
          <w:szCs w:val="28"/>
          <w:lang w:val="en-US"/>
        </w:rPr>
      </w:pPr>
      <w:r w:rsidRPr="008E2741">
        <w:rPr>
          <w:b/>
          <w:bCs/>
          <w:sz w:val="28"/>
          <w:szCs w:val="28"/>
          <w:lang w:val="en-US"/>
        </w:rPr>
        <w:t>Annotation:</w:t>
      </w:r>
    </w:p>
    <w:p w14:paraId="07E77B0B" w14:textId="77777777" w:rsidR="0088341D" w:rsidRPr="008E2741" w:rsidRDefault="0088341D" w:rsidP="0088341D">
      <w:pPr>
        <w:jc w:val="both"/>
        <w:rPr>
          <w:sz w:val="24"/>
          <w:szCs w:val="24"/>
          <w:lang w:val="en-US"/>
        </w:rPr>
      </w:pPr>
      <w:r w:rsidRPr="008E2741">
        <w:rPr>
          <w:sz w:val="24"/>
          <w:szCs w:val="24"/>
          <w:lang w:val="en-US"/>
        </w:rPr>
        <w:t xml:space="preserve">Below are the column names and their </w:t>
      </w:r>
      <w:r>
        <w:rPr>
          <w:sz w:val="24"/>
          <w:szCs w:val="24"/>
          <w:lang w:val="en-US"/>
        </w:rPr>
        <w:t>annotation guidelines</w:t>
      </w:r>
      <w:r w:rsidRPr="008E2741">
        <w:rPr>
          <w:sz w:val="24"/>
          <w:szCs w:val="24"/>
          <w:lang w:val="en-US"/>
        </w:rPr>
        <w:t>.</w:t>
      </w:r>
    </w:p>
    <w:p w14:paraId="56680DCA" w14:textId="77777777" w:rsidR="0088341D" w:rsidRPr="00314697" w:rsidRDefault="0088341D" w:rsidP="0088341D">
      <w:pPr>
        <w:pStyle w:val="ListParagraph"/>
        <w:numPr>
          <w:ilvl w:val="0"/>
          <w:numId w:val="2"/>
        </w:numPr>
        <w:ind w:left="426" w:hanging="426"/>
        <w:jc w:val="both"/>
        <w:rPr>
          <w:b/>
          <w:bCs/>
          <w:sz w:val="24"/>
          <w:szCs w:val="24"/>
          <w:lang w:val="en-US"/>
        </w:rPr>
      </w:pPr>
      <w:r w:rsidRPr="00314697">
        <w:rPr>
          <w:b/>
          <w:bCs/>
          <w:sz w:val="24"/>
          <w:szCs w:val="24"/>
          <w:lang w:val="en-US"/>
        </w:rPr>
        <w:t>ID:</w:t>
      </w:r>
    </w:p>
    <w:p w14:paraId="70E5F272"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unique ID, which identifies the sentence. The values of the column are finite integers that starts from 1 to 1412.</w:t>
      </w:r>
    </w:p>
    <w:p w14:paraId="4092E71D" w14:textId="77777777" w:rsidR="0088341D" w:rsidRPr="008E2741" w:rsidRDefault="0088341D" w:rsidP="0088341D">
      <w:pPr>
        <w:pStyle w:val="ListParagraph"/>
        <w:ind w:left="426"/>
        <w:jc w:val="both"/>
        <w:rPr>
          <w:sz w:val="24"/>
          <w:szCs w:val="24"/>
          <w:lang w:val="en-US"/>
        </w:rPr>
      </w:pPr>
    </w:p>
    <w:p w14:paraId="5EB92C5C" w14:textId="77777777" w:rsidR="0088341D" w:rsidRPr="00314697" w:rsidRDefault="0088341D" w:rsidP="0088341D">
      <w:pPr>
        <w:pStyle w:val="ListParagraph"/>
        <w:numPr>
          <w:ilvl w:val="0"/>
          <w:numId w:val="2"/>
        </w:numPr>
        <w:ind w:left="426"/>
        <w:jc w:val="both"/>
        <w:rPr>
          <w:b/>
          <w:bCs/>
          <w:sz w:val="24"/>
          <w:szCs w:val="24"/>
          <w:lang w:val="en-US"/>
        </w:rPr>
      </w:pPr>
      <w:r w:rsidRPr="00314697">
        <w:rPr>
          <w:b/>
          <w:bCs/>
          <w:sz w:val="24"/>
          <w:szCs w:val="24"/>
          <w:lang w:val="en-US"/>
        </w:rPr>
        <w:t>Verb:</w:t>
      </w:r>
    </w:p>
    <w:p w14:paraId="00E7A3B0"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lemma of psych verbs. There are 10 psych verbs in this column and they are ‘</w:t>
      </w:r>
      <w:r w:rsidRPr="008E2741">
        <w:rPr>
          <w:rFonts w:cs="Vijaya"/>
          <w:sz w:val="24"/>
          <w:szCs w:val="24"/>
          <w:cs/>
          <w:lang w:val="en-US" w:bidi="ta-IN"/>
        </w:rPr>
        <w:t>விய (</w:t>
      </w:r>
      <w:r w:rsidRPr="008E2741">
        <w:rPr>
          <w:sz w:val="24"/>
          <w:szCs w:val="24"/>
          <w:lang w:val="en-US"/>
        </w:rPr>
        <w:t xml:space="preserve">viya - to wonder), </w:t>
      </w:r>
      <w:r w:rsidRPr="008E2741">
        <w:rPr>
          <w:rFonts w:cs="Vijaya"/>
          <w:sz w:val="24"/>
          <w:szCs w:val="24"/>
          <w:cs/>
          <w:lang w:val="en-US" w:bidi="ta-IN"/>
        </w:rPr>
        <w:t>மகிழ் (</w:t>
      </w:r>
      <w:r w:rsidRPr="008E2741">
        <w:rPr>
          <w:sz w:val="24"/>
          <w:szCs w:val="24"/>
          <w:lang w:val="en-US"/>
        </w:rPr>
        <w:t xml:space="preserve">magizh - to be happy), </w:t>
      </w:r>
      <w:r w:rsidRPr="008E2741">
        <w:rPr>
          <w:rFonts w:cs="Vijaya"/>
          <w:sz w:val="24"/>
          <w:szCs w:val="24"/>
          <w:cs/>
          <w:lang w:val="en-US" w:bidi="ta-IN"/>
        </w:rPr>
        <w:t>விரும்பு (</w:t>
      </w:r>
      <w:r w:rsidRPr="008E2741">
        <w:rPr>
          <w:sz w:val="24"/>
          <w:szCs w:val="24"/>
          <w:lang w:val="en-US"/>
        </w:rPr>
        <w:t xml:space="preserve">virumbu - to like), </w:t>
      </w:r>
      <w:r w:rsidRPr="008E2741">
        <w:rPr>
          <w:rFonts w:cs="Vijaya"/>
          <w:sz w:val="24"/>
          <w:szCs w:val="24"/>
          <w:cs/>
          <w:lang w:val="en-US" w:bidi="ta-IN"/>
        </w:rPr>
        <w:t>களி (</w:t>
      </w:r>
      <w:r w:rsidRPr="008E2741">
        <w:rPr>
          <w:sz w:val="24"/>
          <w:szCs w:val="24"/>
          <w:lang w:val="en-US"/>
        </w:rPr>
        <w:t xml:space="preserve">kali - to ecstasize), </w:t>
      </w:r>
      <w:r w:rsidRPr="008E2741">
        <w:rPr>
          <w:rFonts w:cs="Vijaya"/>
          <w:sz w:val="24"/>
          <w:szCs w:val="24"/>
          <w:cs/>
          <w:lang w:val="en-US" w:bidi="ta-IN"/>
        </w:rPr>
        <w:t>நெகிழ் (</w:t>
      </w:r>
      <w:r w:rsidRPr="008E2741">
        <w:rPr>
          <w:sz w:val="24"/>
          <w:szCs w:val="24"/>
          <w:lang w:val="en-US"/>
        </w:rPr>
        <w:t xml:space="preserve">negizh - to delight), </w:t>
      </w:r>
      <w:r w:rsidRPr="008E2741">
        <w:rPr>
          <w:rFonts w:cs="Vijaya"/>
          <w:sz w:val="24"/>
          <w:szCs w:val="24"/>
          <w:cs/>
          <w:lang w:val="en-US" w:bidi="ta-IN"/>
        </w:rPr>
        <w:t>அஞ்சு (</w:t>
      </w:r>
      <w:r w:rsidRPr="008E2741">
        <w:rPr>
          <w:sz w:val="24"/>
          <w:szCs w:val="24"/>
          <w:lang w:val="en-US"/>
        </w:rPr>
        <w:t xml:space="preserve">anju - to fear), </w:t>
      </w:r>
      <w:r w:rsidRPr="008E2741">
        <w:rPr>
          <w:rFonts w:cs="Vijaya"/>
          <w:sz w:val="24"/>
          <w:szCs w:val="24"/>
          <w:cs/>
          <w:lang w:val="en-US" w:bidi="ta-IN"/>
        </w:rPr>
        <w:t>திகை (</w:t>
      </w:r>
      <w:r w:rsidRPr="008E2741">
        <w:rPr>
          <w:sz w:val="24"/>
          <w:szCs w:val="24"/>
          <w:lang w:val="en-US"/>
        </w:rPr>
        <w:t xml:space="preserve">thigai - to shock), </w:t>
      </w:r>
      <w:r w:rsidRPr="008E2741">
        <w:rPr>
          <w:rFonts w:cs="Vijaya"/>
          <w:sz w:val="24"/>
          <w:szCs w:val="24"/>
          <w:cs/>
          <w:lang w:val="en-US" w:bidi="ta-IN"/>
        </w:rPr>
        <w:t>தவி (</w:t>
      </w:r>
      <w:r w:rsidRPr="008E2741">
        <w:rPr>
          <w:sz w:val="24"/>
          <w:szCs w:val="24"/>
          <w:lang w:val="en-US"/>
        </w:rPr>
        <w:t xml:space="preserve">thavi - to suffer), </w:t>
      </w:r>
      <w:r w:rsidRPr="008E2741">
        <w:rPr>
          <w:rFonts w:cs="Vijaya"/>
          <w:sz w:val="24"/>
          <w:szCs w:val="24"/>
          <w:cs/>
          <w:lang w:val="en-US" w:bidi="ta-IN"/>
        </w:rPr>
        <w:t>வருந்து (</w:t>
      </w:r>
      <w:r w:rsidRPr="008E2741">
        <w:rPr>
          <w:sz w:val="24"/>
          <w:szCs w:val="24"/>
          <w:lang w:val="en-US"/>
        </w:rPr>
        <w:t xml:space="preserve">varundhu - to be sad) and </w:t>
      </w:r>
      <w:r w:rsidRPr="008E2741">
        <w:rPr>
          <w:rFonts w:cs="Vijaya"/>
          <w:sz w:val="24"/>
          <w:szCs w:val="24"/>
          <w:cs/>
          <w:lang w:val="en-US" w:bidi="ta-IN"/>
        </w:rPr>
        <w:t>வெறு (</w:t>
      </w:r>
      <w:r w:rsidRPr="008E2741">
        <w:rPr>
          <w:sz w:val="24"/>
          <w:szCs w:val="24"/>
          <w:lang w:val="en-US"/>
        </w:rPr>
        <w:t>veru - to hate)’.</w:t>
      </w:r>
    </w:p>
    <w:p w14:paraId="517F3761" w14:textId="77777777" w:rsidR="0088341D" w:rsidRPr="008E2741" w:rsidRDefault="0088341D" w:rsidP="0088341D">
      <w:pPr>
        <w:pStyle w:val="ListParagraph"/>
        <w:jc w:val="both"/>
        <w:rPr>
          <w:sz w:val="24"/>
          <w:szCs w:val="24"/>
          <w:lang w:val="en-US"/>
        </w:rPr>
      </w:pPr>
    </w:p>
    <w:p w14:paraId="187C7708" w14:textId="77777777" w:rsidR="0088341D" w:rsidRPr="00314697" w:rsidRDefault="0088341D" w:rsidP="0088341D">
      <w:pPr>
        <w:pStyle w:val="ListParagraph"/>
        <w:numPr>
          <w:ilvl w:val="0"/>
          <w:numId w:val="2"/>
        </w:numPr>
        <w:ind w:left="426"/>
        <w:jc w:val="both"/>
        <w:rPr>
          <w:b/>
          <w:bCs/>
          <w:sz w:val="24"/>
          <w:szCs w:val="24"/>
          <w:lang w:val="en-US"/>
        </w:rPr>
      </w:pPr>
      <w:r w:rsidRPr="00314697">
        <w:rPr>
          <w:b/>
          <w:bCs/>
          <w:sz w:val="24"/>
          <w:szCs w:val="24"/>
          <w:lang w:val="en-US"/>
        </w:rPr>
        <w:t>Sentence:</w:t>
      </w:r>
    </w:p>
    <w:p w14:paraId="79EF3755" w14:textId="77777777" w:rsidR="0088341D" w:rsidRDefault="0088341D" w:rsidP="0088341D">
      <w:pPr>
        <w:pStyle w:val="ListParagraph"/>
        <w:ind w:left="426"/>
        <w:jc w:val="both"/>
        <w:rPr>
          <w:sz w:val="24"/>
          <w:szCs w:val="24"/>
          <w:lang w:val="en-US"/>
        </w:rPr>
      </w:pPr>
      <w:r w:rsidRPr="008E2741">
        <w:rPr>
          <w:sz w:val="24"/>
          <w:szCs w:val="24"/>
          <w:lang w:val="en-US"/>
        </w:rPr>
        <w:t>This column contains the sentences in Tamil. (1) is the sample sentence from the dataset.</w:t>
      </w:r>
    </w:p>
    <w:p w14:paraId="692AB861" w14:textId="77777777" w:rsidR="0088341D" w:rsidRPr="00530943" w:rsidRDefault="0088341D" w:rsidP="0088341D">
      <w:pPr>
        <w:pStyle w:val="ListParagraph"/>
        <w:ind w:left="426"/>
        <w:jc w:val="both"/>
        <w:rPr>
          <w:sz w:val="24"/>
          <w:szCs w:val="24"/>
          <w:lang w:val="en-US"/>
        </w:rPr>
      </w:pPr>
    </w:p>
    <w:p w14:paraId="26F04EDC" w14:textId="77777777" w:rsidR="0088341D" w:rsidRPr="008E2741" w:rsidRDefault="0088341D" w:rsidP="0088341D">
      <w:pPr>
        <w:pStyle w:val="ListParagraph"/>
        <w:numPr>
          <w:ilvl w:val="0"/>
          <w:numId w:val="3"/>
        </w:numPr>
        <w:ind w:left="426" w:firstLine="0"/>
        <w:jc w:val="both"/>
        <w:rPr>
          <w:sz w:val="24"/>
          <w:szCs w:val="24"/>
          <w:lang w:val="en-US"/>
        </w:rPr>
      </w:pPr>
      <w:r>
        <w:rPr>
          <w:rFonts w:cs="Vijaya"/>
          <w:sz w:val="24"/>
          <w:szCs w:val="24"/>
          <w:lang w:val="en-US" w:bidi="ta-IN"/>
        </w:rPr>
        <w:t xml:space="preserve">  </w:t>
      </w:r>
      <w:r w:rsidRPr="008E2741">
        <w:rPr>
          <w:rFonts w:cs="Vijaya"/>
          <w:sz w:val="24"/>
          <w:szCs w:val="24"/>
          <w:cs/>
          <w:lang w:val="en-US" w:bidi="ta-IN"/>
        </w:rPr>
        <w:t>அங்கே அவர்கள் லோகாம்பிகையைக் கண்டு</w:t>
      </w:r>
      <w:r w:rsidRPr="008E2741">
        <w:rPr>
          <w:rFonts w:cs="Vijaya"/>
          <w:sz w:val="24"/>
          <w:szCs w:val="24"/>
          <w:lang w:val="en-US" w:bidi="ta-IN"/>
        </w:rPr>
        <w:t xml:space="preserve"> </w:t>
      </w:r>
      <w:r w:rsidRPr="008E2741">
        <w:rPr>
          <w:rFonts w:cs="Vijaya"/>
          <w:sz w:val="24"/>
          <w:szCs w:val="24"/>
          <w:cs/>
          <w:lang w:val="en-US" w:bidi="ta-IN"/>
        </w:rPr>
        <w:t>மகிழ்ந்தனர்.</w:t>
      </w:r>
    </w:p>
    <w:p w14:paraId="6C0E1DCB" w14:textId="77777777" w:rsidR="0088341D" w:rsidRPr="008E2741" w:rsidRDefault="0088341D" w:rsidP="0088341D">
      <w:pPr>
        <w:pStyle w:val="ListParagraph"/>
        <w:ind w:left="1080"/>
        <w:jc w:val="both"/>
        <w:rPr>
          <w:sz w:val="24"/>
          <w:szCs w:val="24"/>
          <w:lang w:val="en-US"/>
        </w:rPr>
      </w:pPr>
    </w:p>
    <w:p w14:paraId="7499E6B6" w14:textId="77777777" w:rsidR="0088341D" w:rsidRPr="00314697" w:rsidRDefault="0088341D" w:rsidP="0088341D">
      <w:pPr>
        <w:pStyle w:val="ListParagraph"/>
        <w:numPr>
          <w:ilvl w:val="0"/>
          <w:numId w:val="2"/>
        </w:numPr>
        <w:ind w:left="426"/>
        <w:jc w:val="both"/>
        <w:rPr>
          <w:b/>
          <w:bCs/>
          <w:sz w:val="24"/>
          <w:szCs w:val="24"/>
          <w:lang w:val="en-US"/>
        </w:rPr>
      </w:pPr>
      <w:r w:rsidRPr="00314697">
        <w:rPr>
          <w:b/>
          <w:bCs/>
          <w:sz w:val="24"/>
          <w:szCs w:val="24"/>
          <w:lang w:val="en-US"/>
        </w:rPr>
        <w:t>EO / ES:</w:t>
      </w:r>
    </w:p>
    <w:p w14:paraId="4F34B898"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This column defines the type of psych verbs. Psych verbs are classified into 2 major groups such as EO and ES. The values of the column are ‘EO’ and ‘ES’. EO means Experiencer Object and ES means Experiencer Subject. When the object of a sentence is an experiencer, then the value is EO. When the subject of a sentence is an experiencer, then the value is ‘ES’. </w:t>
      </w:r>
    </w:p>
    <w:p w14:paraId="349A8F63" w14:textId="77777777" w:rsidR="0088341D" w:rsidRPr="00530943" w:rsidRDefault="0088341D" w:rsidP="0088341D">
      <w:pPr>
        <w:pStyle w:val="ListParagraph"/>
        <w:ind w:left="426"/>
        <w:jc w:val="both"/>
        <w:rPr>
          <w:sz w:val="24"/>
          <w:szCs w:val="24"/>
          <w:lang w:val="en-US"/>
        </w:rPr>
      </w:pPr>
      <w:r w:rsidRPr="008E2741">
        <w:rPr>
          <w:sz w:val="24"/>
          <w:szCs w:val="24"/>
          <w:lang w:val="en-US"/>
        </w:rPr>
        <w:t>In (2), object (</w:t>
      </w:r>
      <w:r w:rsidRPr="008E2741">
        <w:rPr>
          <w:rFonts w:cs="Vijaya"/>
          <w:sz w:val="24"/>
          <w:szCs w:val="24"/>
          <w:lang w:val="en-US" w:bidi="ta-IN"/>
        </w:rPr>
        <w:t>Chidhambaram</w:t>
      </w:r>
      <w:r w:rsidRPr="008E2741">
        <w:rPr>
          <w:sz w:val="24"/>
          <w:szCs w:val="24"/>
          <w:lang w:val="en-US"/>
        </w:rPr>
        <w:t>) is an experiencer and hence the value of this column is ‘EO’.</w:t>
      </w:r>
    </w:p>
    <w:p w14:paraId="287B9F95" w14:textId="77777777" w:rsidR="0088341D" w:rsidRPr="008E2741" w:rsidRDefault="0088341D" w:rsidP="0088341D">
      <w:pPr>
        <w:pStyle w:val="ListParagraph"/>
        <w:jc w:val="both"/>
        <w:rPr>
          <w:sz w:val="24"/>
          <w:szCs w:val="24"/>
          <w:lang w:val="en-US"/>
        </w:rPr>
      </w:pPr>
    </w:p>
    <w:p w14:paraId="29A5F012" w14:textId="77777777" w:rsidR="0088341D" w:rsidRPr="008E2741" w:rsidRDefault="0088341D" w:rsidP="0088341D">
      <w:pPr>
        <w:pStyle w:val="ListParagraph"/>
        <w:numPr>
          <w:ilvl w:val="0"/>
          <w:numId w:val="3"/>
        </w:numPr>
        <w:ind w:left="1134" w:hanging="708"/>
        <w:jc w:val="both"/>
        <w:rPr>
          <w:sz w:val="24"/>
          <w:szCs w:val="24"/>
          <w:lang w:val="en-US"/>
        </w:rPr>
      </w:pPr>
      <w:r w:rsidRPr="008E2741">
        <w:rPr>
          <w:rFonts w:cs="Vijaya"/>
          <w:sz w:val="24"/>
          <w:szCs w:val="24"/>
          <w:cs/>
          <w:lang w:val="en-US" w:bidi="ta-IN"/>
        </w:rPr>
        <w:t>சிவந்தியின்</w:t>
      </w:r>
      <w:r w:rsidRPr="008E2741">
        <w:rPr>
          <w:rFonts w:cs="Vijaya"/>
          <w:sz w:val="24"/>
          <w:szCs w:val="24"/>
          <w:lang w:val="en-US" w:bidi="ta-IN"/>
        </w:rPr>
        <w:tab/>
      </w:r>
      <w:r w:rsidRPr="008E2741">
        <w:rPr>
          <w:rFonts w:cs="Vijaya"/>
          <w:sz w:val="24"/>
          <w:szCs w:val="24"/>
          <w:cs/>
          <w:lang w:val="en-US" w:bidi="ta-IN"/>
        </w:rPr>
        <w:t>கோபம்</w:t>
      </w:r>
      <w:r w:rsidRPr="008E2741">
        <w:rPr>
          <w:rFonts w:cs="Vijaya"/>
          <w:sz w:val="24"/>
          <w:szCs w:val="24"/>
          <w:lang w:val="en-US" w:bidi="ta-IN"/>
        </w:rPr>
        <w:tab/>
      </w:r>
      <w:r w:rsidRPr="008E2741">
        <w:rPr>
          <w:rFonts w:cs="Vijaya"/>
          <w:b/>
          <w:bCs/>
          <w:sz w:val="24"/>
          <w:szCs w:val="24"/>
          <w:cs/>
          <w:lang w:val="en-US" w:bidi="ta-IN"/>
        </w:rPr>
        <w:t>சிதம்பரத்தை</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வெகுவாக</w:t>
      </w:r>
      <w:r w:rsidRPr="008E2741">
        <w:rPr>
          <w:rFonts w:cs="Vijaya"/>
          <w:sz w:val="24"/>
          <w:szCs w:val="24"/>
          <w:lang w:val="en-US" w:bidi="ta-IN"/>
        </w:rPr>
        <w:tab/>
      </w:r>
    </w:p>
    <w:p w14:paraId="5DF7AD51"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i/>
          <w:iCs/>
          <w:sz w:val="24"/>
          <w:szCs w:val="24"/>
          <w:lang w:val="en-US" w:bidi="ta-IN"/>
        </w:rPr>
        <w:t>Sivanthiyin</w:t>
      </w:r>
      <w:r w:rsidRPr="008E2741">
        <w:rPr>
          <w:rFonts w:cs="Vijaya"/>
          <w:i/>
          <w:iCs/>
          <w:sz w:val="24"/>
          <w:szCs w:val="24"/>
          <w:lang w:val="en-US" w:bidi="ta-IN"/>
        </w:rPr>
        <w:tab/>
      </w:r>
      <w:r w:rsidRPr="008E2741">
        <w:rPr>
          <w:rFonts w:cs="Vijaya"/>
          <w:i/>
          <w:iCs/>
          <w:sz w:val="24"/>
          <w:szCs w:val="24"/>
          <w:lang w:val="en-US" w:bidi="ta-IN"/>
        </w:rPr>
        <w:tab/>
        <w:t xml:space="preserve">kobam   </w:t>
      </w:r>
      <w:r w:rsidRPr="008E2741">
        <w:rPr>
          <w:rFonts w:cs="Vijaya"/>
          <w:i/>
          <w:iCs/>
          <w:sz w:val="24"/>
          <w:szCs w:val="24"/>
          <w:lang w:val="en-US" w:bidi="ta-IN"/>
        </w:rPr>
        <w:tab/>
      </w:r>
      <w:r w:rsidRPr="008E2741">
        <w:rPr>
          <w:rFonts w:cs="Vijaya"/>
          <w:b/>
          <w:bCs/>
          <w:i/>
          <w:iCs/>
          <w:sz w:val="24"/>
          <w:szCs w:val="24"/>
          <w:lang w:val="en-US" w:bidi="ta-IN"/>
        </w:rPr>
        <w:t>Chidhambarathai</w:t>
      </w:r>
      <w:r w:rsidRPr="008E2741">
        <w:rPr>
          <w:rFonts w:cs="Vijaya"/>
          <w:i/>
          <w:iCs/>
          <w:sz w:val="24"/>
          <w:szCs w:val="24"/>
          <w:lang w:val="en-US" w:bidi="ta-IN"/>
        </w:rPr>
        <w:tab/>
        <w:t>veguvaaga</w:t>
      </w:r>
    </w:p>
    <w:p w14:paraId="01C0E0E9"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of.Sivanthi </w:t>
      </w:r>
      <w:r w:rsidRPr="008E2741">
        <w:rPr>
          <w:rFonts w:cs="Vijaya"/>
          <w:sz w:val="24"/>
          <w:szCs w:val="24"/>
          <w:lang w:val="en-US" w:bidi="ta-IN"/>
        </w:rPr>
        <w:tab/>
      </w:r>
      <w:r w:rsidRPr="008E2741">
        <w:rPr>
          <w:rFonts w:cs="Vijaya"/>
          <w:sz w:val="24"/>
          <w:szCs w:val="24"/>
          <w:lang w:val="en-US" w:bidi="ta-IN"/>
        </w:rPr>
        <w:tab/>
        <w:t>anger (S)</w:t>
      </w:r>
      <w:r w:rsidRPr="008E2741">
        <w:rPr>
          <w:rFonts w:cs="Vijaya"/>
          <w:sz w:val="24"/>
          <w:szCs w:val="24"/>
          <w:lang w:val="en-US" w:bidi="ta-IN"/>
        </w:rPr>
        <w:tab/>
      </w:r>
      <w:r w:rsidRPr="008E2741">
        <w:rPr>
          <w:rFonts w:cs="Vijaya"/>
          <w:b/>
          <w:bCs/>
          <w:sz w:val="24"/>
          <w:szCs w:val="24"/>
          <w:lang w:val="en-US" w:bidi="ta-IN"/>
        </w:rPr>
        <w:t>Chidhambaram</w:t>
      </w:r>
      <w:r w:rsidRPr="008E2741">
        <w:rPr>
          <w:rFonts w:cs="Vijaya"/>
          <w:sz w:val="24"/>
          <w:szCs w:val="24"/>
          <w:lang w:val="en-US" w:bidi="ta-IN"/>
        </w:rPr>
        <w:t>(O)</w:t>
      </w:r>
      <w:r w:rsidRPr="008E2741">
        <w:rPr>
          <w:rFonts w:cs="Vijaya"/>
          <w:sz w:val="24"/>
          <w:szCs w:val="24"/>
          <w:lang w:val="en-US" w:bidi="ta-IN"/>
        </w:rPr>
        <w:tab/>
        <w:t>fastly</w:t>
      </w:r>
      <w:r w:rsidRPr="008E2741">
        <w:rPr>
          <w:rFonts w:cs="Vijaya"/>
          <w:sz w:val="24"/>
          <w:szCs w:val="24"/>
          <w:lang w:val="en-US" w:bidi="ta-IN"/>
        </w:rPr>
        <w:tab/>
      </w:r>
    </w:p>
    <w:p w14:paraId="5F80EE02" w14:textId="77777777" w:rsidR="0088341D" w:rsidRPr="008E2741" w:rsidRDefault="0088341D" w:rsidP="0088341D">
      <w:pPr>
        <w:pStyle w:val="ListParagraph"/>
        <w:ind w:left="1080"/>
        <w:jc w:val="both"/>
        <w:rPr>
          <w:sz w:val="24"/>
          <w:szCs w:val="24"/>
          <w:lang w:val="en-US"/>
        </w:rPr>
      </w:pPr>
      <w:r w:rsidRPr="008E2741">
        <w:rPr>
          <w:rFonts w:cs="Vijaya"/>
          <w:sz w:val="24"/>
          <w:szCs w:val="24"/>
          <w:lang w:val="en-US" w:bidi="ta-IN"/>
        </w:rPr>
        <w:tab/>
      </w:r>
    </w:p>
    <w:p w14:paraId="7037B8BD" w14:textId="77777777" w:rsidR="0088341D" w:rsidRPr="008E2741" w:rsidRDefault="0088341D" w:rsidP="0088341D">
      <w:pPr>
        <w:pStyle w:val="ListParagraph"/>
        <w:ind w:left="1080"/>
        <w:jc w:val="both"/>
        <w:rPr>
          <w:sz w:val="24"/>
          <w:szCs w:val="24"/>
          <w:lang w:val="en-US"/>
        </w:rPr>
      </w:pPr>
      <w:r w:rsidRPr="008E2741">
        <w:rPr>
          <w:rFonts w:cs="Vijaya"/>
          <w:sz w:val="24"/>
          <w:szCs w:val="24"/>
          <w:cs/>
          <w:lang w:val="en-US" w:bidi="ta-IN"/>
        </w:rPr>
        <w:lastRenderedPageBreak/>
        <w:t>அச்சுறுத்தியது.</w:t>
      </w:r>
    </w:p>
    <w:p w14:paraId="24B71EBA"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i/>
          <w:iCs/>
          <w:sz w:val="24"/>
          <w:szCs w:val="24"/>
          <w:lang w:val="en-US" w:bidi="ta-IN"/>
        </w:rPr>
        <w:t>achurithiyadhu.</w:t>
      </w:r>
    </w:p>
    <w:p w14:paraId="202286FC" w14:textId="77777777" w:rsidR="0088341D" w:rsidRPr="0024487F" w:rsidRDefault="0088341D" w:rsidP="0088341D">
      <w:pPr>
        <w:pStyle w:val="ListParagraph"/>
        <w:ind w:left="1080"/>
        <w:jc w:val="both"/>
        <w:rPr>
          <w:rFonts w:cs="Vijaya"/>
          <w:sz w:val="24"/>
          <w:szCs w:val="24"/>
          <w:lang w:val="en-US" w:bidi="ta-IN"/>
        </w:rPr>
      </w:pPr>
      <w:r w:rsidRPr="008E2741">
        <w:rPr>
          <w:rFonts w:cs="Vijaya"/>
          <w:sz w:val="24"/>
          <w:szCs w:val="24"/>
          <w:lang w:val="en-US" w:bidi="ta-IN"/>
        </w:rPr>
        <w:t>frightened (V).</w:t>
      </w:r>
    </w:p>
    <w:p w14:paraId="67A13AF9" w14:textId="77777777" w:rsidR="0088341D" w:rsidRDefault="0088341D" w:rsidP="0088341D">
      <w:pPr>
        <w:pStyle w:val="ListParagraph"/>
        <w:ind w:left="1080"/>
        <w:jc w:val="both"/>
        <w:rPr>
          <w:rFonts w:cs="Vijaya"/>
          <w:sz w:val="24"/>
          <w:szCs w:val="24"/>
          <w:lang w:val="en-US" w:bidi="ta-IN"/>
        </w:rPr>
      </w:pPr>
      <w:r w:rsidRPr="008E2741">
        <w:rPr>
          <w:rFonts w:cs="Vijaya"/>
          <w:sz w:val="24"/>
          <w:szCs w:val="24"/>
          <w:lang w:val="en-US" w:bidi="ta-IN"/>
        </w:rPr>
        <w:t>The anger of Sivanthi frightened Chidhambaram fastly.</w:t>
      </w:r>
    </w:p>
    <w:p w14:paraId="2F6062F6" w14:textId="77777777" w:rsidR="0088341D" w:rsidRPr="00D54FC6" w:rsidRDefault="0088341D" w:rsidP="0088341D">
      <w:pPr>
        <w:pStyle w:val="ListParagraph"/>
        <w:ind w:left="1080"/>
        <w:jc w:val="both"/>
        <w:rPr>
          <w:rFonts w:cs="Vijaya"/>
          <w:sz w:val="24"/>
          <w:szCs w:val="24"/>
          <w:lang w:val="en-US" w:bidi="ta-IN"/>
        </w:rPr>
      </w:pPr>
    </w:p>
    <w:p w14:paraId="1FC13E8D" w14:textId="77777777" w:rsidR="0088341D" w:rsidRPr="00D54FC6" w:rsidRDefault="0088341D" w:rsidP="0088341D">
      <w:pPr>
        <w:pStyle w:val="ListParagraph"/>
        <w:numPr>
          <w:ilvl w:val="0"/>
          <w:numId w:val="2"/>
        </w:numPr>
        <w:jc w:val="both"/>
        <w:rPr>
          <w:b/>
          <w:bCs/>
          <w:sz w:val="24"/>
          <w:szCs w:val="24"/>
          <w:lang w:val="en-US"/>
        </w:rPr>
      </w:pPr>
      <w:r w:rsidRPr="00D54FC6">
        <w:rPr>
          <w:b/>
          <w:bCs/>
          <w:sz w:val="24"/>
          <w:szCs w:val="24"/>
          <w:lang w:val="en-US"/>
        </w:rPr>
        <w:t>Word_order:</w:t>
      </w:r>
    </w:p>
    <w:p w14:paraId="53897021"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word order pattern of psych verb sentences. The values are ‘SOV’ and ‘OSV’. SOV means Subject Object Verb and OSV means Object Subject Verb. When the sentence is having SOV order, then the value is ‘SOV’. Else, it will be ‘OSV’.</w:t>
      </w:r>
    </w:p>
    <w:p w14:paraId="5A9F71B6" w14:textId="77777777" w:rsidR="0088341D" w:rsidRPr="008E2741" w:rsidRDefault="0088341D" w:rsidP="0088341D">
      <w:pPr>
        <w:pStyle w:val="ListParagraph"/>
        <w:ind w:left="426"/>
        <w:jc w:val="both"/>
        <w:rPr>
          <w:sz w:val="24"/>
          <w:szCs w:val="24"/>
          <w:lang w:val="en-US"/>
        </w:rPr>
      </w:pPr>
      <w:r w:rsidRPr="008E2741">
        <w:rPr>
          <w:sz w:val="24"/>
          <w:szCs w:val="24"/>
          <w:lang w:val="en-US"/>
        </w:rPr>
        <w:t>In (3), the order of sentence is OSV and hence the value of this column is ‘OSV’.</w:t>
      </w:r>
    </w:p>
    <w:p w14:paraId="31DA3726" w14:textId="77777777" w:rsidR="0088341D" w:rsidRPr="008E2741" w:rsidRDefault="0088341D" w:rsidP="0088341D">
      <w:pPr>
        <w:pStyle w:val="ListParagraph"/>
        <w:jc w:val="both"/>
        <w:rPr>
          <w:sz w:val="24"/>
          <w:szCs w:val="24"/>
          <w:lang w:val="en-US"/>
        </w:rPr>
      </w:pPr>
    </w:p>
    <w:p w14:paraId="1B827317" w14:textId="77777777" w:rsidR="0088341D" w:rsidRPr="008E2741" w:rsidRDefault="0088341D" w:rsidP="0088341D">
      <w:pPr>
        <w:pStyle w:val="ListParagraph"/>
        <w:numPr>
          <w:ilvl w:val="0"/>
          <w:numId w:val="3"/>
        </w:numPr>
        <w:ind w:left="1134" w:hanging="708"/>
        <w:jc w:val="both"/>
        <w:rPr>
          <w:sz w:val="24"/>
          <w:szCs w:val="24"/>
          <w:lang w:val="en-US"/>
        </w:rPr>
      </w:pPr>
      <w:r w:rsidRPr="008E2741">
        <w:rPr>
          <w:rFonts w:cs="Vijaya"/>
          <w:sz w:val="24"/>
          <w:szCs w:val="24"/>
          <w:cs/>
          <w:lang w:val="en-US" w:bidi="ta-IN"/>
        </w:rPr>
        <w:t>அணில்</w:t>
      </w:r>
      <w:r w:rsidRPr="008E2741">
        <w:rPr>
          <w:rFonts w:cs="Vijaya"/>
          <w:sz w:val="24"/>
          <w:szCs w:val="24"/>
          <w:lang w:val="en-US" w:bidi="ta-IN"/>
        </w:rPr>
        <w:tab/>
      </w:r>
      <w:r w:rsidRPr="008E2741">
        <w:rPr>
          <w:rFonts w:cs="Vijaya"/>
          <w:sz w:val="24"/>
          <w:szCs w:val="24"/>
          <w:cs/>
          <w:lang w:val="en-US" w:bidi="ta-IN"/>
        </w:rPr>
        <w:t>வந்த</w:t>
      </w:r>
      <w:r w:rsidRPr="008E2741">
        <w:rPr>
          <w:rFonts w:cs="Vijaya"/>
          <w:sz w:val="24"/>
          <w:szCs w:val="24"/>
          <w:lang w:val="en-US" w:bidi="ta-IN"/>
        </w:rPr>
        <w:t>_</w:t>
      </w:r>
      <w:r w:rsidRPr="008E2741">
        <w:rPr>
          <w:rFonts w:cs="Vijaya"/>
          <w:sz w:val="24"/>
          <w:szCs w:val="24"/>
          <w:cs/>
          <w:lang w:val="en-US" w:bidi="ta-IN"/>
        </w:rPr>
        <w:t xml:space="preserve">காரணத்தை </w:t>
      </w:r>
      <w:r w:rsidRPr="008E2741">
        <w:rPr>
          <w:rFonts w:cs="Vijaya"/>
          <w:sz w:val="24"/>
          <w:szCs w:val="24"/>
          <w:lang w:val="en-US" w:bidi="ta-IN"/>
        </w:rPr>
        <w:tab/>
      </w:r>
      <w:r w:rsidRPr="008E2741">
        <w:rPr>
          <w:rFonts w:cs="Vijaya"/>
          <w:sz w:val="24"/>
          <w:szCs w:val="24"/>
          <w:cs/>
          <w:lang w:val="en-US" w:bidi="ta-IN"/>
        </w:rPr>
        <w:t xml:space="preserve">அறிய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 xml:space="preserve">அனைவரும் </w:t>
      </w:r>
      <w:r w:rsidRPr="008E2741">
        <w:rPr>
          <w:rFonts w:cs="Vijaya"/>
          <w:sz w:val="24"/>
          <w:szCs w:val="24"/>
          <w:lang w:val="en-US" w:bidi="ta-IN"/>
        </w:rPr>
        <w:tab/>
      </w:r>
      <w:r w:rsidRPr="008E2741">
        <w:rPr>
          <w:rFonts w:cs="Vijaya"/>
          <w:sz w:val="24"/>
          <w:szCs w:val="24"/>
          <w:cs/>
          <w:lang w:val="en-US" w:bidi="ta-IN"/>
        </w:rPr>
        <w:t>விரும்பினர்.</w:t>
      </w:r>
    </w:p>
    <w:p w14:paraId="7685FB5D"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i/>
          <w:iCs/>
          <w:sz w:val="24"/>
          <w:szCs w:val="24"/>
          <w:lang w:val="en-US" w:bidi="ta-IN"/>
        </w:rPr>
        <w:t>anil</w:t>
      </w:r>
      <w:r w:rsidRPr="008E2741">
        <w:rPr>
          <w:rFonts w:cs="Vijaya"/>
          <w:i/>
          <w:iCs/>
          <w:sz w:val="24"/>
          <w:szCs w:val="24"/>
          <w:lang w:val="en-US" w:bidi="ta-IN"/>
        </w:rPr>
        <w:tab/>
      </w:r>
      <w:r w:rsidRPr="008E2741">
        <w:rPr>
          <w:rFonts w:cs="Vijaya"/>
          <w:i/>
          <w:iCs/>
          <w:sz w:val="24"/>
          <w:szCs w:val="24"/>
          <w:lang w:val="en-US" w:bidi="ta-IN"/>
        </w:rPr>
        <w:tab/>
        <w:t>vandha_kaaranathai</w:t>
      </w:r>
      <w:r w:rsidRPr="008E2741">
        <w:rPr>
          <w:rFonts w:cs="Vijaya"/>
          <w:i/>
          <w:iCs/>
          <w:sz w:val="24"/>
          <w:szCs w:val="24"/>
          <w:lang w:val="en-US" w:bidi="ta-IN"/>
        </w:rPr>
        <w:tab/>
        <w:t>ariya</w:t>
      </w:r>
      <w:r w:rsidRPr="008E2741">
        <w:rPr>
          <w:rFonts w:cs="Vijaya"/>
          <w:b/>
          <w:bCs/>
          <w:i/>
          <w:iCs/>
          <w:sz w:val="24"/>
          <w:szCs w:val="24"/>
          <w:lang w:val="en-US" w:bidi="ta-IN"/>
        </w:rPr>
        <w:tab/>
      </w:r>
      <w:r w:rsidRPr="008E2741">
        <w:rPr>
          <w:rFonts w:cs="Vijaya"/>
          <w:i/>
          <w:iCs/>
          <w:sz w:val="24"/>
          <w:szCs w:val="24"/>
          <w:lang w:val="en-US" w:bidi="ta-IN"/>
        </w:rPr>
        <w:tab/>
        <w:t>anaivarum</w:t>
      </w:r>
      <w:r w:rsidRPr="008E2741">
        <w:rPr>
          <w:rFonts w:cs="Vijaya"/>
          <w:i/>
          <w:iCs/>
          <w:sz w:val="24"/>
          <w:szCs w:val="24"/>
          <w:lang w:val="en-US" w:bidi="ta-IN"/>
        </w:rPr>
        <w:tab/>
        <w:t>virumbinar.</w:t>
      </w:r>
    </w:p>
    <w:p w14:paraId="0D091FF7" w14:textId="77777777" w:rsidR="0088341D" w:rsidRPr="0024487F"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squirrel </w:t>
      </w:r>
      <w:r w:rsidRPr="008E2741">
        <w:rPr>
          <w:rFonts w:cs="Vijaya"/>
          <w:sz w:val="24"/>
          <w:szCs w:val="24"/>
          <w:lang w:val="en-US" w:bidi="ta-IN"/>
        </w:rPr>
        <w:tab/>
        <w:t>reason.of. arrival</w:t>
      </w:r>
      <w:r w:rsidRPr="008E2741">
        <w:rPr>
          <w:rFonts w:cs="Vijaya"/>
          <w:sz w:val="24"/>
          <w:szCs w:val="24"/>
          <w:lang w:val="en-US" w:bidi="ta-IN"/>
        </w:rPr>
        <w:tab/>
        <w:t>to.know(O)</w:t>
      </w:r>
      <w:r w:rsidRPr="008E2741">
        <w:rPr>
          <w:rFonts w:cs="Vijaya"/>
          <w:sz w:val="24"/>
          <w:szCs w:val="24"/>
          <w:lang w:val="en-US" w:bidi="ta-IN"/>
        </w:rPr>
        <w:tab/>
        <w:t>everyone (S)</w:t>
      </w:r>
      <w:r w:rsidRPr="008E2741">
        <w:rPr>
          <w:rFonts w:cs="Vijaya"/>
          <w:sz w:val="24"/>
          <w:szCs w:val="24"/>
          <w:lang w:val="en-US" w:bidi="ta-IN"/>
        </w:rPr>
        <w:tab/>
        <w:t>wanted (V).</w:t>
      </w:r>
    </w:p>
    <w:p w14:paraId="321BFFE7" w14:textId="77777777" w:rsidR="0088341D" w:rsidRPr="008E2741" w:rsidRDefault="0088341D" w:rsidP="0088341D">
      <w:pPr>
        <w:pStyle w:val="ListParagraph"/>
        <w:ind w:left="1080"/>
        <w:jc w:val="both"/>
        <w:rPr>
          <w:sz w:val="24"/>
          <w:szCs w:val="24"/>
          <w:lang w:val="en-US"/>
        </w:rPr>
      </w:pPr>
      <w:r w:rsidRPr="008E2741">
        <w:rPr>
          <w:sz w:val="24"/>
          <w:szCs w:val="24"/>
          <w:lang w:val="en-US"/>
        </w:rPr>
        <w:t>Everyone wanted to know the reason of squirrel’s arrival.</w:t>
      </w:r>
      <w:r w:rsidRPr="008E2741">
        <w:rPr>
          <w:sz w:val="24"/>
          <w:szCs w:val="24"/>
          <w:lang w:val="en-US"/>
        </w:rPr>
        <w:tab/>
      </w:r>
      <w:r w:rsidRPr="008E2741">
        <w:rPr>
          <w:sz w:val="24"/>
          <w:szCs w:val="24"/>
          <w:lang w:val="en-US"/>
        </w:rPr>
        <w:tab/>
      </w:r>
      <w:r w:rsidRPr="008E2741">
        <w:rPr>
          <w:sz w:val="24"/>
          <w:szCs w:val="24"/>
          <w:lang w:val="en-US"/>
        </w:rPr>
        <w:tab/>
      </w:r>
      <w:r w:rsidRPr="008E2741">
        <w:rPr>
          <w:sz w:val="24"/>
          <w:szCs w:val="24"/>
          <w:lang w:val="en-US"/>
        </w:rPr>
        <w:tab/>
      </w:r>
      <w:r w:rsidRPr="008E2741">
        <w:rPr>
          <w:sz w:val="24"/>
          <w:szCs w:val="24"/>
          <w:lang w:val="en-US"/>
        </w:rPr>
        <w:tab/>
        <w:t xml:space="preserve"> </w:t>
      </w:r>
    </w:p>
    <w:p w14:paraId="77350B18" w14:textId="77777777" w:rsidR="0088341D" w:rsidRPr="00D54FC6" w:rsidRDefault="0088341D" w:rsidP="0088341D">
      <w:pPr>
        <w:pStyle w:val="ListParagraph"/>
        <w:numPr>
          <w:ilvl w:val="0"/>
          <w:numId w:val="2"/>
        </w:numPr>
        <w:jc w:val="both"/>
        <w:rPr>
          <w:b/>
          <w:bCs/>
          <w:sz w:val="24"/>
          <w:szCs w:val="24"/>
          <w:lang w:val="en-US"/>
        </w:rPr>
      </w:pPr>
      <w:r w:rsidRPr="00D54FC6">
        <w:rPr>
          <w:b/>
          <w:bCs/>
          <w:sz w:val="24"/>
          <w:szCs w:val="24"/>
          <w:lang w:val="en-US"/>
        </w:rPr>
        <w:t>Phrasal_subject:</w:t>
      </w:r>
    </w:p>
    <w:p w14:paraId="48F7912D" w14:textId="77777777" w:rsidR="0088341D" w:rsidRDefault="0088341D" w:rsidP="0088341D">
      <w:pPr>
        <w:pStyle w:val="ListParagraph"/>
        <w:ind w:left="426"/>
        <w:jc w:val="both"/>
        <w:rPr>
          <w:sz w:val="24"/>
          <w:szCs w:val="24"/>
          <w:lang w:val="en-US"/>
        </w:rPr>
      </w:pPr>
      <w:r w:rsidRPr="008E2741">
        <w:rPr>
          <w:sz w:val="24"/>
          <w:szCs w:val="24"/>
          <w:lang w:val="en-US"/>
        </w:rPr>
        <w:t xml:space="preserve">This column indicates whether the subject </w:t>
      </w:r>
      <w:r>
        <w:rPr>
          <w:sz w:val="24"/>
          <w:szCs w:val="24"/>
          <w:lang w:val="en-US"/>
        </w:rPr>
        <w:t>contains more than one word</w:t>
      </w:r>
      <w:r w:rsidRPr="008E2741">
        <w:rPr>
          <w:sz w:val="24"/>
          <w:szCs w:val="24"/>
          <w:lang w:val="en-US"/>
        </w:rPr>
        <w:t xml:space="preserve"> or not. The values of the column are ‘yes’ and ‘no’.   In a sentence, the subject can be a singl</w:t>
      </w:r>
      <w:r>
        <w:rPr>
          <w:sz w:val="24"/>
          <w:szCs w:val="24"/>
          <w:lang w:val="en-US"/>
        </w:rPr>
        <w:t xml:space="preserve">e </w:t>
      </w:r>
      <w:r w:rsidRPr="008E2741">
        <w:rPr>
          <w:sz w:val="24"/>
          <w:szCs w:val="24"/>
          <w:lang w:val="en-US"/>
        </w:rPr>
        <w:t xml:space="preserve">word: </w:t>
      </w:r>
      <w:r w:rsidRPr="008E2741">
        <w:rPr>
          <w:rFonts w:cs="Vijaya"/>
          <w:sz w:val="24"/>
          <w:szCs w:val="24"/>
          <w:cs/>
          <w:lang w:val="en-US" w:bidi="ta-IN"/>
        </w:rPr>
        <w:t>அரசர்</w:t>
      </w:r>
      <w:r w:rsidRPr="008E2741">
        <w:rPr>
          <w:rFonts w:cs="Vijaya"/>
          <w:sz w:val="24"/>
          <w:szCs w:val="24"/>
          <w:lang w:val="en-US" w:bidi="ta-IN"/>
        </w:rPr>
        <w:t xml:space="preserve"> (</w:t>
      </w:r>
      <w:r w:rsidRPr="008E2741">
        <w:rPr>
          <w:rFonts w:cs="Vijaya"/>
          <w:i/>
          <w:iCs/>
          <w:sz w:val="24"/>
          <w:szCs w:val="24"/>
          <w:lang w:val="en-US" w:bidi="ta-IN"/>
        </w:rPr>
        <w:t>arasar</w:t>
      </w:r>
      <w:r w:rsidRPr="008E2741">
        <w:rPr>
          <w:rFonts w:cs="Vijaya"/>
          <w:sz w:val="24"/>
          <w:szCs w:val="24"/>
          <w:lang w:val="en-US" w:bidi="ta-IN"/>
        </w:rPr>
        <w:t>-King</w:t>
      </w:r>
      <w:r w:rsidRPr="008E2741">
        <w:rPr>
          <w:sz w:val="24"/>
          <w:szCs w:val="24"/>
          <w:lang w:val="en-US"/>
        </w:rPr>
        <w:t xml:space="preserve">) or pronoun: </w:t>
      </w:r>
      <w:r w:rsidRPr="008E2741">
        <w:rPr>
          <w:rFonts w:cs="Vijaya"/>
          <w:sz w:val="24"/>
          <w:szCs w:val="24"/>
          <w:cs/>
          <w:lang w:val="en-US" w:bidi="ta-IN"/>
        </w:rPr>
        <w:t>அவன்</w:t>
      </w:r>
      <w:r w:rsidRPr="008E2741">
        <w:rPr>
          <w:rFonts w:cs="Vijaya"/>
          <w:sz w:val="24"/>
          <w:szCs w:val="24"/>
          <w:lang w:val="en-US" w:bidi="ta-IN"/>
        </w:rPr>
        <w:t xml:space="preserve"> (</w:t>
      </w:r>
      <w:r w:rsidRPr="008E2741">
        <w:rPr>
          <w:rFonts w:cs="Vijaya"/>
          <w:i/>
          <w:iCs/>
          <w:sz w:val="24"/>
          <w:szCs w:val="24"/>
          <w:lang w:val="en-US" w:bidi="ta-IN"/>
        </w:rPr>
        <w:t>avan</w:t>
      </w:r>
      <w:r w:rsidRPr="008E2741">
        <w:rPr>
          <w:rFonts w:cs="Vijaya"/>
          <w:sz w:val="24"/>
          <w:szCs w:val="24"/>
          <w:lang w:val="en-US" w:bidi="ta-IN"/>
        </w:rPr>
        <w:t xml:space="preserve"> - He</w:t>
      </w:r>
      <w:r w:rsidRPr="008E2741">
        <w:rPr>
          <w:sz w:val="24"/>
          <w:szCs w:val="24"/>
          <w:lang w:val="en-US"/>
        </w:rPr>
        <w:t xml:space="preserve">) or </w:t>
      </w:r>
      <w:r>
        <w:rPr>
          <w:sz w:val="24"/>
          <w:szCs w:val="24"/>
          <w:lang w:val="en-US"/>
        </w:rPr>
        <w:t>more than one word</w:t>
      </w:r>
      <w:r w:rsidRPr="008E2741">
        <w:rPr>
          <w:sz w:val="24"/>
          <w:szCs w:val="24"/>
          <w:lang w:val="en-US"/>
        </w:rPr>
        <w:t xml:space="preserve">: (4) is the </w:t>
      </w:r>
      <w:r>
        <w:rPr>
          <w:sz w:val="24"/>
          <w:szCs w:val="24"/>
          <w:lang w:val="en-US"/>
        </w:rPr>
        <w:t>subject with more than one word</w:t>
      </w:r>
      <w:r w:rsidRPr="008E2741">
        <w:rPr>
          <w:sz w:val="24"/>
          <w:szCs w:val="24"/>
          <w:lang w:val="en-US"/>
        </w:rPr>
        <w:t>.</w:t>
      </w:r>
    </w:p>
    <w:p w14:paraId="5C89561E"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When the </w:t>
      </w:r>
      <w:r>
        <w:rPr>
          <w:sz w:val="24"/>
          <w:szCs w:val="24"/>
          <w:lang w:val="en-US"/>
        </w:rPr>
        <w:t>subject</w:t>
      </w:r>
      <w:r w:rsidRPr="008E2741">
        <w:rPr>
          <w:sz w:val="24"/>
          <w:szCs w:val="24"/>
          <w:lang w:val="en-US"/>
        </w:rPr>
        <w:t xml:space="preserve"> contains </w:t>
      </w:r>
      <w:r>
        <w:rPr>
          <w:sz w:val="24"/>
          <w:szCs w:val="24"/>
          <w:lang w:val="en-US"/>
        </w:rPr>
        <w:t>more than one word</w:t>
      </w:r>
      <w:r w:rsidRPr="008E2741">
        <w:rPr>
          <w:sz w:val="24"/>
          <w:szCs w:val="24"/>
          <w:lang w:val="en-US"/>
        </w:rPr>
        <w:t xml:space="preserve">, then the value is ‘yes’. </w:t>
      </w:r>
      <w:r>
        <w:rPr>
          <w:sz w:val="24"/>
          <w:szCs w:val="24"/>
          <w:lang w:val="en-US"/>
        </w:rPr>
        <w:t xml:space="preserve">There is an exception to it. Sometimes, a single name has more than one word. For e.g. </w:t>
      </w:r>
      <w:r w:rsidRPr="00C000FB">
        <w:rPr>
          <w:rFonts w:cs="Vijaya"/>
          <w:sz w:val="24"/>
          <w:szCs w:val="24"/>
          <w:cs/>
          <w:lang w:val="en-US" w:bidi="ta-IN"/>
        </w:rPr>
        <w:t>பால் தாக்கரே</w:t>
      </w:r>
      <w:r>
        <w:rPr>
          <w:rFonts w:cs="Vijaya"/>
          <w:sz w:val="24"/>
          <w:szCs w:val="24"/>
          <w:lang w:val="en-US" w:bidi="ta-IN"/>
        </w:rPr>
        <w:t xml:space="preserve"> (Pal Thakare)</w:t>
      </w:r>
      <w:r>
        <w:rPr>
          <w:sz w:val="24"/>
          <w:szCs w:val="24"/>
          <w:lang w:val="en-US"/>
        </w:rPr>
        <w:t>. In these cases, the value is ‘no’. In addition, when the subject has only one word,</w:t>
      </w:r>
      <w:r w:rsidRPr="008E2741">
        <w:rPr>
          <w:sz w:val="24"/>
          <w:szCs w:val="24"/>
          <w:lang w:val="en-US"/>
        </w:rPr>
        <w:t xml:space="preserve"> </w:t>
      </w:r>
      <w:r>
        <w:rPr>
          <w:sz w:val="24"/>
          <w:szCs w:val="24"/>
          <w:lang w:val="en-US"/>
        </w:rPr>
        <w:t xml:space="preserve">then also the value is </w:t>
      </w:r>
      <w:r w:rsidRPr="008E2741">
        <w:rPr>
          <w:sz w:val="24"/>
          <w:szCs w:val="24"/>
          <w:lang w:val="en-US"/>
        </w:rPr>
        <w:t>‘no’.</w:t>
      </w:r>
      <w:r>
        <w:rPr>
          <w:sz w:val="24"/>
          <w:szCs w:val="24"/>
          <w:lang w:val="en-US"/>
        </w:rPr>
        <w:t xml:space="preserve"> </w:t>
      </w:r>
    </w:p>
    <w:p w14:paraId="1BB9B6E2" w14:textId="77777777" w:rsidR="0088341D" w:rsidRPr="00530943" w:rsidRDefault="0088341D" w:rsidP="0088341D">
      <w:pPr>
        <w:pStyle w:val="ListParagraph"/>
        <w:ind w:left="426"/>
        <w:jc w:val="both"/>
        <w:rPr>
          <w:sz w:val="24"/>
          <w:szCs w:val="24"/>
          <w:lang w:val="en-US"/>
        </w:rPr>
      </w:pPr>
      <w:r w:rsidRPr="008E2741">
        <w:rPr>
          <w:sz w:val="24"/>
          <w:szCs w:val="24"/>
          <w:lang w:val="en-US"/>
        </w:rPr>
        <w:t>In Tamil</w:t>
      </w:r>
      <w:r>
        <w:rPr>
          <w:sz w:val="24"/>
          <w:szCs w:val="24"/>
          <w:lang w:val="en-US"/>
        </w:rPr>
        <w:t xml:space="preserve"> when </w:t>
      </w:r>
      <w:r w:rsidRPr="008E2741">
        <w:rPr>
          <w:sz w:val="24"/>
          <w:szCs w:val="24"/>
          <w:lang w:val="en-US"/>
        </w:rPr>
        <w:t xml:space="preserve">the </w:t>
      </w:r>
      <w:r>
        <w:rPr>
          <w:sz w:val="24"/>
          <w:szCs w:val="24"/>
          <w:lang w:val="en-US"/>
        </w:rPr>
        <w:t>temporal</w:t>
      </w:r>
      <w:r w:rsidRPr="008E2741">
        <w:rPr>
          <w:sz w:val="24"/>
          <w:szCs w:val="24"/>
          <w:lang w:val="en-US"/>
        </w:rPr>
        <w:t xml:space="preserve"> and </w:t>
      </w:r>
      <w:r>
        <w:rPr>
          <w:sz w:val="24"/>
          <w:szCs w:val="24"/>
          <w:lang w:val="en-US"/>
        </w:rPr>
        <w:t>locative</w:t>
      </w:r>
      <w:r w:rsidRPr="008E2741">
        <w:rPr>
          <w:sz w:val="24"/>
          <w:szCs w:val="24"/>
          <w:lang w:val="en-US"/>
        </w:rPr>
        <w:t xml:space="preserve"> occur</w:t>
      </w:r>
      <w:r>
        <w:rPr>
          <w:sz w:val="24"/>
          <w:szCs w:val="24"/>
          <w:lang w:val="en-US"/>
        </w:rPr>
        <w:t xml:space="preserve">s </w:t>
      </w:r>
      <w:r w:rsidRPr="008E2741">
        <w:rPr>
          <w:sz w:val="24"/>
          <w:szCs w:val="24"/>
          <w:lang w:val="en-US"/>
        </w:rPr>
        <w:t>before the subject</w:t>
      </w:r>
      <w:r>
        <w:rPr>
          <w:sz w:val="24"/>
          <w:szCs w:val="24"/>
          <w:lang w:val="en-US"/>
        </w:rPr>
        <w:t>, then they belongs to the subject</w:t>
      </w:r>
      <w:r w:rsidRPr="008E2741">
        <w:rPr>
          <w:sz w:val="24"/>
          <w:szCs w:val="24"/>
          <w:lang w:val="en-US"/>
        </w:rPr>
        <w:t xml:space="preserve">. </w:t>
      </w:r>
      <w:r w:rsidRPr="00D54FC6">
        <w:rPr>
          <w:sz w:val="24"/>
          <w:szCs w:val="24"/>
          <w:lang w:val="en-US"/>
        </w:rPr>
        <w:t xml:space="preserve">Subject with </w:t>
      </w:r>
      <w:r>
        <w:rPr>
          <w:sz w:val="24"/>
          <w:szCs w:val="24"/>
          <w:lang w:val="en-US"/>
        </w:rPr>
        <w:t>temporal</w:t>
      </w:r>
      <w:r w:rsidRPr="00D54FC6">
        <w:rPr>
          <w:sz w:val="24"/>
          <w:szCs w:val="24"/>
          <w:lang w:val="en-US"/>
        </w:rPr>
        <w:t xml:space="preserve">: </w:t>
      </w:r>
      <w:r w:rsidRPr="00D54FC6">
        <w:rPr>
          <w:rFonts w:cs="Vijaya"/>
          <w:sz w:val="24"/>
          <w:szCs w:val="24"/>
          <w:cs/>
          <w:lang w:val="en-US" w:bidi="ta-IN"/>
        </w:rPr>
        <w:t>சங்க</w:t>
      </w:r>
      <w:r w:rsidRPr="00D54FC6">
        <w:rPr>
          <w:sz w:val="24"/>
          <w:szCs w:val="24"/>
          <w:lang w:val="en-US"/>
        </w:rPr>
        <w:t xml:space="preserve"> </w:t>
      </w:r>
      <w:r w:rsidRPr="00D54FC6">
        <w:rPr>
          <w:rFonts w:cs="Vijaya"/>
          <w:sz w:val="24"/>
          <w:szCs w:val="24"/>
          <w:cs/>
          <w:lang w:val="en-US" w:bidi="ta-IN"/>
        </w:rPr>
        <w:t>காலத்தில்</w:t>
      </w:r>
      <w:r>
        <w:rPr>
          <w:rFonts w:cs="Vijaya"/>
          <w:sz w:val="24"/>
          <w:szCs w:val="24"/>
          <w:lang w:val="en-US" w:bidi="ta-IN"/>
        </w:rPr>
        <w:t xml:space="preserve">(temporal) </w:t>
      </w:r>
      <w:r w:rsidRPr="00D54FC6">
        <w:rPr>
          <w:rFonts w:cs="Vijaya"/>
          <w:sz w:val="24"/>
          <w:szCs w:val="24"/>
          <w:cs/>
          <w:lang w:val="en-US" w:bidi="ta-IN"/>
        </w:rPr>
        <w:t>மக்கள்</w:t>
      </w:r>
      <w:r>
        <w:rPr>
          <w:sz w:val="24"/>
          <w:szCs w:val="24"/>
          <w:lang w:val="en-US"/>
        </w:rPr>
        <w:t xml:space="preserve">(subject) </w:t>
      </w:r>
      <w:r w:rsidRPr="00D54FC6">
        <w:rPr>
          <w:sz w:val="24"/>
          <w:szCs w:val="24"/>
          <w:lang w:val="en-US"/>
        </w:rPr>
        <w:t>(</w:t>
      </w:r>
      <w:r w:rsidRPr="00D54FC6">
        <w:rPr>
          <w:i/>
          <w:iCs/>
          <w:sz w:val="24"/>
          <w:szCs w:val="24"/>
          <w:lang w:val="en-US"/>
        </w:rPr>
        <w:t xml:space="preserve">sanga_kaalathil makkal - </w:t>
      </w:r>
      <w:r w:rsidRPr="00D54FC6">
        <w:rPr>
          <w:rFonts w:cs="Vijaya"/>
          <w:sz w:val="24"/>
          <w:szCs w:val="24"/>
          <w:lang w:val="en-US" w:bidi="ta-IN"/>
        </w:rPr>
        <w:t>people in sangam period</w:t>
      </w:r>
      <w:r w:rsidRPr="00D54FC6">
        <w:rPr>
          <w:sz w:val="24"/>
          <w:szCs w:val="24"/>
          <w:lang w:val="en-US"/>
        </w:rPr>
        <w:t xml:space="preserve">) and subject with </w:t>
      </w:r>
      <w:r>
        <w:rPr>
          <w:sz w:val="24"/>
          <w:szCs w:val="24"/>
          <w:lang w:val="en-US"/>
        </w:rPr>
        <w:t>locative</w:t>
      </w:r>
      <w:r w:rsidRPr="00D54FC6">
        <w:rPr>
          <w:sz w:val="24"/>
          <w:szCs w:val="24"/>
          <w:lang w:val="en-US"/>
        </w:rPr>
        <w:t xml:space="preserve">: </w:t>
      </w:r>
      <w:r w:rsidRPr="00D54FC6">
        <w:rPr>
          <w:rFonts w:cs="Vijaya"/>
          <w:sz w:val="24"/>
          <w:szCs w:val="24"/>
          <w:cs/>
          <w:lang w:val="en-US" w:bidi="ta-IN"/>
        </w:rPr>
        <w:t>மெரினாவில்</w:t>
      </w:r>
      <w:r>
        <w:rPr>
          <w:rFonts w:cs="Vijaya"/>
          <w:sz w:val="24"/>
          <w:szCs w:val="24"/>
          <w:lang w:val="en-US" w:bidi="ta-IN"/>
        </w:rPr>
        <w:t xml:space="preserve">(locative) </w:t>
      </w:r>
      <w:r w:rsidRPr="00D54FC6">
        <w:rPr>
          <w:rFonts w:cs="Vijaya"/>
          <w:sz w:val="24"/>
          <w:szCs w:val="24"/>
          <w:cs/>
          <w:lang w:val="en-US" w:bidi="ta-IN"/>
        </w:rPr>
        <w:t>பல்லாயிரக் கணக்கில் மக்கள்</w:t>
      </w:r>
      <w:r>
        <w:rPr>
          <w:rFonts w:cs="Vijaya"/>
          <w:sz w:val="24"/>
          <w:szCs w:val="24"/>
          <w:lang w:val="en-US" w:bidi="ta-IN"/>
        </w:rPr>
        <w:t xml:space="preserve">(subject) </w:t>
      </w:r>
      <w:r w:rsidRPr="00D54FC6">
        <w:rPr>
          <w:rFonts w:cs="Vijaya"/>
          <w:sz w:val="24"/>
          <w:szCs w:val="24"/>
          <w:lang w:val="en-US" w:bidi="ta-IN"/>
        </w:rPr>
        <w:t>(</w:t>
      </w:r>
      <w:r w:rsidRPr="00D54FC6">
        <w:rPr>
          <w:rFonts w:cs="Vijaya"/>
          <w:i/>
          <w:iCs/>
          <w:sz w:val="24"/>
          <w:szCs w:val="24"/>
          <w:lang w:val="en-US" w:bidi="ta-IN"/>
        </w:rPr>
        <w:t xml:space="preserve">merinavil pallaayira kanakkil makkal </w:t>
      </w:r>
      <w:r w:rsidRPr="00D54FC6">
        <w:rPr>
          <w:rFonts w:cs="Vijaya"/>
          <w:sz w:val="24"/>
          <w:szCs w:val="24"/>
          <w:lang w:val="en-US" w:bidi="ta-IN"/>
        </w:rPr>
        <w:t xml:space="preserve">– thousands of people in Merina beach). These </w:t>
      </w:r>
      <w:r>
        <w:rPr>
          <w:rFonts w:cs="Vijaya"/>
          <w:sz w:val="24"/>
          <w:szCs w:val="24"/>
          <w:lang w:val="en-US" w:bidi="ta-IN"/>
        </w:rPr>
        <w:t>two examples are also considered as subjects.</w:t>
      </w:r>
    </w:p>
    <w:p w14:paraId="3EA9CADA" w14:textId="77777777" w:rsidR="0088341D" w:rsidRPr="008E2741" w:rsidRDefault="0088341D" w:rsidP="0088341D">
      <w:pPr>
        <w:pStyle w:val="ListParagraph"/>
        <w:jc w:val="both"/>
        <w:rPr>
          <w:sz w:val="24"/>
          <w:szCs w:val="24"/>
          <w:lang w:val="en-US"/>
        </w:rPr>
      </w:pPr>
    </w:p>
    <w:p w14:paraId="12D7E35E" w14:textId="77777777" w:rsidR="0088341D" w:rsidRPr="008E2741" w:rsidRDefault="0088341D" w:rsidP="0088341D">
      <w:pPr>
        <w:pStyle w:val="ListParagraph"/>
        <w:numPr>
          <w:ilvl w:val="0"/>
          <w:numId w:val="3"/>
        </w:numPr>
        <w:ind w:left="1134" w:hanging="708"/>
        <w:jc w:val="both"/>
        <w:rPr>
          <w:rFonts w:cs="Vijaya"/>
          <w:sz w:val="24"/>
          <w:szCs w:val="24"/>
          <w:lang w:val="en-US" w:bidi="ta-IN"/>
        </w:rPr>
      </w:pPr>
      <w:r w:rsidRPr="008E2741">
        <w:rPr>
          <w:rFonts w:cs="Vijaya"/>
          <w:sz w:val="24"/>
          <w:szCs w:val="24"/>
          <w:cs/>
          <w:lang w:val="en-US" w:bidi="ta-IN"/>
        </w:rPr>
        <w:t>காட்டு</w:t>
      </w:r>
      <w:r w:rsidRPr="008E2741">
        <w:rPr>
          <w:rFonts w:cs="Vijaya"/>
          <w:sz w:val="24"/>
          <w:szCs w:val="24"/>
          <w:lang w:val="en-US" w:bidi="ta-IN"/>
        </w:rPr>
        <w:t>_</w:t>
      </w:r>
      <w:r w:rsidRPr="008E2741">
        <w:rPr>
          <w:rFonts w:cs="Vijaya"/>
          <w:sz w:val="24"/>
          <w:szCs w:val="24"/>
          <w:cs/>
          <w:lang w:val="en-US" w:bidi="ta-IN"/>
        </w:rPr>
        <w:t xml:space="preserve">விலங்குகளை </w:t>
      </w:r>
      <w:r w:rsidRPr="008E2741">
        <w:rPr>
          <w:rFonts w:cs="Vijaya"/>
          <w:sz w:val="24"/>
          <w:szCs w:val="24"/>
          <w:lang w:val="en-US" w:bidi="ta-IN"/>
        </w:rPr>
        <w:tab/>
      </w:r>
      <w:r w:rsidRPr="008E2741">
        <w:rPr>
          <w:rFonts w:cs="Vijaya"/>
          <w:sz w:val="24"/>
          <w:szCs w:val="24"/>
          <w:cs/>
          <w:lang w:val="en-US" w:bidi="ta-IN"/>
        </w:rPr>
        <w:t xml:space="preserve">வேட்டையாடச் </w:t>
      </w:r>
      <w:r w:rsidRPr="008E2741">
        <w:rPr>
          <w:rFonts w:cs="Vijaya"/>
          <w:sz w:val="24"/>
          <w:szCs w:val="24"/>
          <w:lang w:val="en-US" w:bidi="ta-IN"/>
        </w:rPr>
        <w:tab/>
      </w:r>
      <w:r w:rsidRPr="008E2741">
        <w:rPr>
          <w:rFonts w:cs="Vijaya"/>
          <w:sz w:val="24"/>
          <w:szCs w:val="24"/>
          <w:cs/>
          <w:lang w:val="en-US" w:bidi="ta-IN"/>
        </w:rPr>
        <w:t xml:space="preserve">சென்ற </w:t>
      </w:r>
      <w:r w:rsidRPr="008E2741">
        <w:rPr>
          <w:rFonts w:cs="Vijaya"/>
          <w:sz w:val="24"/>
          <w:szCs w:val="24"/>
          <w:lang w:val="en-US" w:bidi="ta-IN"/>
        </w:rPr>
        <w:tab/>
      </w:r>
      <w:r w:rsidRPr="008E2741">
        <w:rPr>
          <w:rFonts w:cs="Vijaya"/>
          <w:sz w:val="24"/>
          <w:szCs w:val="24"/>
          <w:cs/>
          <w:lang w:val="en-US" w:bidi="ta-IN"/>
        </w:rPr>
        <w:t xml:space="preserve">ஒரு </w:t>
      </w:r>
      <w:r w:rsidRPr="008E2741">
        <w:rPr>
          <w:rFonts w:cs="Vijaya"/>
          <w:sz w:val="24"/>
          <w:szCs w:val="24"/>
          <w:lang w:val="en-US" w:bidi="ta-IN"/>
        </w:rPr>
        <w:tab/>
      </w:r>
      <w:r w:rsidRPr="008E2741">
        <w:rPr>
          <w:rFonts w:cs="Vijaya"/>
          <w:sz w:val="24"/>
          <w:szCs w:val="24"/>
          <w:cs/>
          <w:lang w:val="en-US" w:bidi="ta-IN"/>
        </w:rPr>
        <w:t>சோழ</w:t>
      </w:r>
      <w:r w:rsidRPr="008E2741">
        <w:rPr>
          <w:rFonts w:cs="Vijaya"/>
          <w:sz w:val="24"/>
          <w:szCs w:val="24"/>
          <w:lang w:val="en-US" w:bidi="ta-IN"/>
        </w:rPr>
        <w:t>_</w:t>
      </w:r>
      <w:r w:rsidRPr="008E2741">
        <w:rPr>
          <w:rFonts w:cs="Vijaya"/>
          <w:sz w:val="24"/>
          <w:szCs w:val="24"/>
          <w:cs/>
          <w:lang w:val="en-US" w:bidi="ta-IN"/>
        </w:rPr>
        <w:t>அரசன்</w:t>
      </w:r>
      <w:r w:rsidRPr="008E2741">
        <w:rPr>
          <w:rFonts w:cs="Vijaya"/>
          <w:sz w:val="24"/>
          <w:szCs w:val="24"/>
          <w:lang w:val="en-US" w:bidi="ta-IN"/>
        </w:rPr>
        <w:t xml:space="preserve"> </w:t>
      </w:r>
    </w:p>
    <w:p w14:paraId="7F3A3C46" w14:textId="77777777" w:rsidR="0088341D" w:rsidRPr="008E2741" w:rsidRDefault="0088341D" w:rsidP="0088341D">
      <w:pPr>
        <w:pStyle w:val="ListParagraph"/>
        <w:ind w:firstLine="360"/>
        <w:jc w:val="both"/>
        <w:rPr>
          <w:rFonts w:cs="Vijaya"/>
          <w:i/>
          <w:iCs/>
          <w:sz w:val="24"/>
          <w:szCs w:val="24"/>
          <w:lang w:val="en-US" w:bidi="ta-IN"/>
        </w:rPr>
      </w:pPr>
      <w:r w:rsidRPr="008E2741">
        <w:rPr>
          <w:rFonts w:cs="Vijaya"/>
          <w:i/>
          <w:iCs/>
          <w:sz w:val="24"/>
          <w:szCs w:val="24"/>
          <w:lang w:val="en-US" w:bidi="ta-IN"/>
        </w:rPr>
        <w:t>kaatu_vilangugalai</w:t>
      </w:r>
      <w:r w:rsidRPr="008E2741">
        <w:rPr>
          <w:rFonts w:cs="Vijaya"/>
          <w:i/>
          <w:iCs/>
          <w:sz w:val="24"/>
          <w:szCs w:val="24"/>
          <w:lang w:val="en-US" w:bidi="ta-IN"/>
        </w:rPr>
        <w:tab/>
        <w:t>vaetaiyaada</w:t>
      </w:r>
      <w:r w:rsidRPr="008E2741">
        <w:rPr>
          <w:rFonts w:cs="Vijaya"/>
          <w:i/>
          <w:iCs/>
          <w:sz w:val="24"/>
          <w:szCs w:val="24"/>
          <w:lang w:val="en-US" w:bidi="ta-IN"/>
        </w:rPr>
        <w:tab/>
      </w:r>
      <w:r w:rsidRPr="008E2741">
        <w:rPr>
          <w:rFonts w:cs="Vijaya"/>
          <w:i/>
          <w:iCs/>
          <w:sz w:val="24"/>
          <w:szCs w:val="24"/>
          <w:lang w:val="en-US" w:bidi="ta-IN"/>
        </w:rPr>
        <w:tab/>
        <w:t>sendra</w:t>
      </w:r>
      <w:r w:rsidRPr="008E2741">
        <w:rPr>
          <w:rFonts w:cs="Vijaya"/>
          <w:i/>
          <w:iCs/>
          <w:sz w:val="24"/>
          <w:szCs w:val="24"/>
          <w:lang w:val="en-US" w:bidi="ta-IN"/>
        </w:rPr>
        <w:tab/>
        <w:t>oru</w:t>
      </w:r>
      <w:r w:rsidRPr="008E2741">
        <w:rPr>
          <w:rFonts w:cs="Vijaya"/>
          <w:i/>
          <w:iCs/>
          <w:sz w:val="24"/>
          <w:szCs w:val="24"/>
          <w:lang w:val="en-US" w:bidi="ta-IN"/>
        </w:rPr>
        <w:tab/>
        <w:t>chozha_arasan</w:t>
      </w:r>
    </w:p>
    <w:p w14:paraId="7827534B" w14:textId="77777777" w:rsidR="0088341D" w:rsidRPr="0024487F" w:rsidRDefault="0088341D" w:rsidP="0088341D">
      <w:pPr>
        <w:pStyle w:val="ListParagraph"/>
        <w:ind w:firstLine="360"/>
        <w:jc w:val="both"/>
        <w:rPr>
          <w:rFonts w:cs="Vijaya"/>
          <w:sz w:val="24"/>
          <w:szCs w:val="24"/>
          <w:lang w:val="en-US" w:bidi="ta-IN"/>
        </w:rPr>
      </w:pPr>
      <w:r w:rsidRPr="008E2741">
        <w:rPr>
          <w:rFonts w:cs="Vijaya"/>
          <w:sz w:val="24"/>
          <w:szCs w:val="24"/>
          <w:lang w:val="en-US" w:bidi="ta-IN"/>
        </w:rPr>
        <w:t>wild.animals</w:t>
      </w:r>
      <w:r w:rsidRPr="008E2741">
        <w:rPr>
          <w:rFonts w:cs="Vijaya"/>
          <w:sz w:val="24"/>
          <w:szCs w:val="24"/>
          <w:lang w:val="en-US" w:bidi="ta-IN"/>
        </w:rPr>
        <w:tab/>
      </w:r>
      <w:r w:rsidRPr="008E2741">
        <w:rPr>
          <w:rFonts w:cs="Vijaya"/>
          <w:sz w:val="24"/>
          <w:szCs w:val="24"/>
          <w:lang w:val="en-US" w:bidi="ta-IN"/>
        </w:rPr>
        <w:tab/>
        <w:t>to.hunt</w:t>
      </w:r>
      <w:r w:rsidRPr="008E2741">
        <w:rPr>
          <w:rFonts w:cs="Vijaya"/>
          <w:sz w:val="24"/>
          <w:szCs w:val="24"/>
          <w:lang w:val="en-US" w:bidi="ta-IN"/>
        </w:rPr>
        <w:tab/>
      </w:r>
      <w:r w:rsidRPr="008E2741">
        <w:rPr>
          <w:rFonts w:cs="Vijaya"/>
          <w:sz w:val="24"/>
          <w:szCs w:val="24"/>
          <w:lang w:val="en-US" w:bidi="ta-IN"/>
        </w:rPr>
        <w:tab/>
        <w:t>went</w:t>
      </w:r>
      <w:r w:rsidRPr="008E2741">
        <w:rPr>
          <w:rFonts w:cs="Vijaya"/>
          <w:sz w:val="24"/>
          <w:szCs w:val="24"/>
          <w:lang w:val="en-US" w:bidi="ta-IN"/>
        </w:rPr>
        <w:tab/>
        <w:t>one</w:t>
      </w:r>
      <w:r w:rsidRPr="008E2741">
        <w:rPr>
          <w:rFonts w:cs="Vijaya"/>
          <w:sz w:val="24"/>
          <w:szCs w:val="24"/>
          <w:lang w:val="en-US" w:bidi="ta-IN"/>
        </w:rPr>
        <w:tab/>
        <w:t>chola.king</w:t>
      </w:r>
    </w:p>
    <w:p w14:paraId="17B36CD8" w14:textId="77777777" w:rsidR="0088341D" w:rsidRPr="00530943" w:rsidRDefault="0088341D" w:rsidP="0088341D">
      <w:pPr>
        <w:pStyle w:val="ListParagraph"/>
        <w:ind w:firstLine="360"/>
        <w:jc w:val="both"/>
        <w:rPr>
          <w:sz w:val="24"/>
          <w:szCs w:val="24"/>
          <w:lang w:val="en-US"/>
        </w:rPr>
      </w:pPr>
      <w:r w:rsidRPr="008E2741">
        <w:rPr>
          <w:rFonts w:cs="Vijaya"/>
          <w:sz w:val="24"/>
          <w:szCs w:val="24"/>
          <w:lang w:val="en-US" w:bidi="ta-IN"/>
        </w:rPr>
        <w:t>One chola king who went to hunt the wild animals</w:t>
      </w:r>
      <w:r w:rsidRPr="008E2741">
        <w:rPr>
          <w:sz w:val="24"/>
          <w:szCs w:val="24"/>
          <w:lang w:val="en-US"/>
        </w:rPr>
        <w:t xml:space="preserve">. </w:t>
      </w:r>
    </w:p>
    <w:p w14:paraId="5963530A" w14:textId="77777777" w:rsidR="0088341D" w:rsidRPr="008E2741" w:rsidRDefault="0088341D" w:rsidP="0088341D">
      <w:pPr>
        <w:pStyle w:val="ListParagraph"/>
        <w:jc w:val="both"/>
        <w:rPr>
          <w:sz w:val="24"/>
          <w:szCs w:val="24"/>
          <w:lang w:val="en-US"/>
        </w:rPr>
      </w:pPr>
    </w:p>
    <w:p w14:paraId="527585CA" w14:textId="77777777" w:rsidR="0088341D" w:rsidRPr="008E2741" w:rsidRDefault="0088341D" w:rsidP="0088341D">
      <w:pPr>
        <w:pStyle w:val="ListParagraph"/>
        <w:numPr>
          <w:ilvl w:val="0"/>
          <w:numId w:val="2"/>
        </w:numPr>
        <w:jc w:val="both"/>
        <w:rPr>
          <w:sz w:val="24"/>
          <w:szCs w:val="24"/>
          <w:lang w:val="en-US"/>
        </w:rPr>
      </w:pPr>
      <w:r w:rsidRPr="008E2741">
        <w:rPr>
          <w:sz w:val="24"/>
          <w:szCs w:val="24"/>
          <w:lang w:val="en-US"/>
        </w:rPr>
        <w:t>Clausal_object:</w:t>
      </w:r>
    </w:p>
    <w:p w14:paraId="019A8A73"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This column indicates whether the object is clausal or not. The values of this column are ‘yes’ and ‘no’. In general, an object can be a single-word noun: </w:t>
      </w:r>
      <w:r w:rsidRPr="008E2741">
        <w:rPr>
          <w:rFonts w:cs="Vijaya"/>
          <w:sz w:val="24"/>
          <w:szCs w:val="24"/>
          <w:cs/>
          <w:lang w:val="en-US" w:bidi="ta-IN"/>
        </w:rPr>
        <w:t>பெண்ணை</w:t>
      </w:r>
      <w:r w:rsidRPr="008E2741">
        <w:rPr>
          <w:rFonts w:cs="Vijaya"/>
          <w:sz w:val="24"/>
          <w:szCs w:val="24"/>
          <w:lang w:val="en-US" w:bidi="ta-IN"/>
        </w:rPr>
        <w:t xml:space="preserve"> (</w:t>
      </w:r>
      <w:r w:rsidRPr="008E2741">
        <w:rPr>
          <w:rFonts w:cs="Vijaya"/>
          <w:i/>
          <w:iCs/>
          <w:sz w:val="24"/>
          <w:szCs w:val="24"/>
          <w:lang w:val="en-US" w:bidi="ta-IN"/>
        </w:rPr>
        <w:t xml:space="preserve">pennai - </w:t>
      </w:r>
      <w:r w:rsidRPr="008E2741">
        <w:rPr>
          <w:rFonts w:cs="Vijaya"/>
          <w:sz w:val="24"/>
          <w:szCs w:val="24"/>
          <w:lang w:val="en-US" w:bidi="ta-IN"/>
        </w:rPr>
        <w:t>women)</w:t>
      </w:r>
      <w:r w:rsidRPr="008E2741">
        <w:rPr>
          <w:sz w:val="24"/>
          <w:szCs w:val="24"/>
          <w:lang w:val="en-US"/>
        </w:rPr>
        <w:t xml:space="preserve">, pronoun: </w:t>
      </w:r>
      <w:r w:rsidRPr="008E2741">
        <w:rPr>
          <w:rFonts w:cs="Vijaya"/>
          <w:sz w:val="24"/>
          <w:szCs w:val="24"/>
          <w:cs/>
          <w:lang w:val="en-US" w:bidi="ta-IN"/>
        </w:rPr>
        <w:t>என்னை</w:t>
      </w:r>
      <w:r w:rsidRPr="008E2741">
        <w:rPr>
          <w:rFonts w:cs="Vijaya"/>
          <w:sz w:val="24"/>
          <w:szCs w:val="24"/>
          <w:lang w:val="en-US" w:bidi="ta-IN"/>
        </w:rPr>
        <w:t xml:space="preserve"> (</w:t>
      </w:r>
      <w:r w:rsidRPr="008E2741">
        <w:rPr>
          <w:rFonts w:cs="Vijaya"/>
          <w:i/>
          <w:iCs/>
          <w:sz w:val="24"/>
          <w:szCs w:val="24"/>
          <w:lang w:val="en-US" w:bidi="ta-IN"/>
        </w:rPr>
        <w:t xml:space="preserve">ennai - </w:t>
      </w:r>
      <w:r w:rsidRPr="008E2741">
        <w:rPr>
          <w:rFonts w:cs="Vijaya"/>
          <w:sz w:val="24"/>
          <w:szCs w:val="24"/>
          <w:lang w:val="en-US" w:bidi="ta-IN"/>
        </w:rPr>
        <w:t>me)</w:t>
      </w:r>
      <w:r w:rsidRPr="008E2741">
        <w:rPr>
          <w:sz w:val="24"/>
          <w:szCs w:val="24"/>
          <w:lang w:val="en-US"/>
        </w:rPr>
        <w:t xml:space="preserve">, phrasal noun: </w:t>
      </w:r>
      <w:r w:rsidRPr="008E2741">
        <w:rPr>
          <w:rFonts w:cs="Vijaya"/>
          <w:sz w:val="24"/>
          <w:szCs w:val="24"/>
          <w:cs/>
          <w:lang w:val="en-US" w:bidi="ta-IN"/>
        </w:rPr>
        <w:t>அரசியல் தலைவர்களை</w:t>
      </w:r>
      <w:r w:rsidRPr="008E2741">
        <w:rPr>
          <w:rFonts w:cs="Vijaya"/>
          <w:sz w:val="24"/>
          <w:szCs w:val="24"/>
          <w:lang w:val="en-US" w:bidi="ta-IN"/>
        </w:rPr>
        <w:t xml:space="preserve"> (</w:t>
      </w:r>
      <w:r w:rsidRPr="008E2741">
        <w:rPr>
          <w:rFonts w:cs="Vijaya"/>
          <w:i/>
          <w:iCs/>
          <w:sz w:val="24"/>
          <w:szCs w:val="24"/>
          <w:lang w:val="en-US" w:bidi="ta-IN"/>
        </w:rPr>
        <w:t xml:space="preserve">arasiyal thalaivargalai - </w:t>
      </w:r>
      <w:r w:rsidRPr="008E2741">
        <w:rPr>
          <w:rFonts w:cs="Vijaya"/>
          <w:sz w:val="24"/>
          <w:szCs w:val="24"/>
          <w:lang w:val="en-US" w:bidi="ta-IN"/>
        </w:rPr>
        <w:t>government officers)</w:t>
      </w:r>
      <w:r w:rsidRPr="008E2741">
        <w:rPr>
          <w:sz w:val="24"/>
          <w:szCs w:val="24"/>
          <w:lang w:val="en-US"/>
        </w:rPr>
        <w:t xml:space="preserve"> or clausal noun. Clausal noun is the one which has a verb in it.</w:t>
      </w:r>
    </w:p>
    <w:p w14:paraId="20BE1F1E" w14:textId="77777777" w:rsidR="0088341D" w:rsidRPr="008E2741" w:rsidRDefault="0088341D" w:rsidP="0088341D">
      <w:pPr>
        <w:pStyle w:val="ListParagraph"/>
        <w:ind w:left="426"/>
        <w:jc w:val="both"/>
        <w:rPr>
          <w:sz w:val="24"/>
          <w:szCs w:val="24"/>
          <w:lang w:val="en-US"/>
        </w:rPr>
      </w:pPr>
      <w:r w:rsidRPr="008E2741">
        <w:rPr>
          <w:sz w:val="24"/>
          <w:szCs w:val="24"/>
          <w:lang w:val="en-US"/>
        </w:rPr>
        <w:lastRenderedPageBreak/>
        <w:t>In (5), bold words are the clausal noun that is an object. It has its own verbal form ‘</w:t>
      </w:r>
      <w:r w:rsidRPr="008E2741">
        <w:rPr>
          <w:rFonts w:cs="Vijaya"/>
          <w:b/>
          <w:bCs/>
          <w:sz w:val="24"/>
          <w:szCs w:val="24"/>
          <w:cs/>
          <w:lang w:val="en-US" w:bidi="ta-IN"/>
        </w:rPr>
        <w:t>கண்டு</w:t>
      </w:r>
      <w:r w:rsidRPr="008E2741">
        <w:rPr>
          <w:sz w:val="24"/>
          <w:szCs w:val="24"/>
          <w:lang w:val="en-US"/>
        </w:rPr>
        <w:t xml:space="preserve"> (</w:t>
      </w:r>
      <w:r w:rsidRPr="008E2741">
        <w:rPr>
          <w:i/>
          <w:iCs/>
          <w:sz w:val="24"/>
          <w:szCs w:val="24"/>
          <w:lang w:val="en-US"/>
        </w:rPr>
        <w:t>kandu</w:t>
      </w:r>
      <w:r w:rsidRPr="008E2741">
        <w:rPr>
          <w:sz w:val="24"/>
          <w:szCs w:val="24"/>
          <w:lang w:val="en-US"/>
        </w:rPr>
        <w:t xml:space="preserve"> – by seeing)’ and hence it is a clausal noun. So, the column’s value is ‘yes’.</w:t>
      </w:r>
    </w:p>
    <w:p w14:paraId="38BC845D"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 If the object of a sentence is clausal noun, then the value is ‘yes’. The prevalence of clausal object is high in Tamil psych verb sentences. If the object is other than clausal i.e., single-word noun or pronoun or phrasal noun, then the value is ‘no’. </w:t>
      </w:r>
    </w:p>
    <w:p w14:paraId="332EA72F" w14:textId="77777777" w:rsidR="0088341D" w:rsidRPr="008E2741" w:rsidRDefault="0088341D" w:rsidP="0088341D">
      <w:pPr>
        <w:pStyle w:val="ListParagraph"/>
        <w:jc w:val="both"/>
        <w:rPr>
          <w:sz w:val="24"/>
          <w:szCs w:val="24"/>
          <w:lang w:val="en-US"/>
        </w:rPr>
      </w:pPr>
    </w:p>
    <w:p w14:paraId="1FD08B7F" w14:textId="77777777" w:rsidR="0088341D" w:rsidRPr="008E2741" w:rsidRDefault="0088341D" w:rsidP="0088341D">
      <w:pPr>
        <w:pStyle w:val="ListParagraph"/>
        <w:numPr>
          <w:ilvl w:val="0"/>
          <w:numId w:val="3"/>
        </w:numPr>
        <w:ind w:left="993" w:hanging="567"/>
        <w:jc w:val="both"/>
        <w:rPr>
          <w:sz w:val="24"/>
          <w:szCs w:val="24"/>
          <w:lang w:val="en-US"/>
        </w:rPr>
      </w:pPr>
      <w:r>
        <w:rPr>
          <w:rFonts w:cs="Vijaya"/>
          <w:b/>
          <w:bCs/>
          <w:sz w:val="24"/>
          <w:szCs w:val="24"/>
          <w:lang w:val="en-US" w:bidi="ta-IN"/>
        </w:rPr>
        <w:t xml:space="preserve"> </w:t>
      </w:r>
      <w:r w:rsidRPr="008E2741">
        <w:rPr>
          <w:rFonts w:cs="Vijaya"/>
          <w:b/>
          <w:bCs/>
          <w:sz w:val="24"/>
          <w:szCs w:val="24"/>
          <w:cs/>
          <w:lang w:val="en-US" w:bidi="ta-IN"/>
        </w:rPr>
        <w:t>உங்கள்</w:t>
      </w:r>
      <w:r w:rsidRPr="008E2741">
        <w:rPr>
          <w:rFonts w:cs="Vijaya"/>
          <w:b/>
          <w:bCs/>
          <w:sz w:val="24"/>
          <w:szCs w:val="24"/>
          <w:lang w:val="en-US" w:bidi="ta-IN"/>
        </w:rPr>
        <w:tab/>
      </w:r>
      <w:r w:rsidRPr="008E2741">
        <w:rPr>
          <w:rFonts w:cs="Vijaya"/>
          <w:b/>
          <w:bCs/>
          <w:sz w:val="24"/>
          <w:szCs w:val="24"/>
          <w:cs/>
          <w:lang w:val="en-US" w:bidi="ta-IN"/>
        </w:rPr>
        <w:t xml:space="preserve">திறமையை </w:t>
      </w:r>
      <w:r w:rsidRPr="008E2741">
        <w:rPr>
          <w:rFonts w:cs="Vijaya"/>
          <w:b/>
          <w:bCs/>
          <w:sz w:val="24"/>
          <w:szCs w:val="24"/>
          <w:lang w:val="en-US" w:bidi="ta-IN"/>
        </w:rPr>
        <w:tab/>
      </w:r>
      <w:r w:rsidRPr="008E2741">
        <w:rPr>
          <w:rFonts w:cs="Vijaya"/>
          <w:b/>
          <w:bCs/>
          <w:sz w:val="24"/>
          <w:szCs w:val="24"/>
          <w:cs/>
          <w:lang w:val="en-US" w:bidi="ta-IN"/>
        </w:rPr>
        <w:t>கண்டு</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அடுத்தவர்கள்</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வியப்பார்கள்.</w:t>
      </w:r>
    </w:p>
    <w:p w14:paraId="1E843D50"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b/>
          <w:bCs/>
          <w:i/>
          <w:iCs/>
          <w:sz w:val="24"/>
          <w:szCs w:val="24"/>
          <w:lang w:val="en-US" w:bidi="ta-IN"/>
        </w:rPr>
        <w:t>ungal</w:t>
      </w:r>
      <w:r w:rsidRPr="008E2741">
        <w:rPr>
          <w:rFonts w:cs="Vijaya"/>
          <w:b/>
          <w:bCs/>
          <w:i/>
          <w:iCs/>
          <w:sz w:val="24"/>
          <w:szCs w:val="24"/>
          <w:lang w:val="en-US" w:bidi="ta-IN"/>
        </w:rPr>
        <w:tab/>
        <w:t>thiramaiyai</w:t>
      </w:r>
      <w:r w:rsidRPr="008E2741">
        <w:rPr>
          <w:rFonts w:cs="Vijaya"/>
          <w:b/>
          <w:bCs/>
          <w:i/>
          <w:iCs/>
          <w:sz w:val="24"/>
          <w:szCs w:val="24"/>
          <w:lang w:val="en-US" w:bidi="ta-IN"/>
        </w:rPr>
        <w:tab/>
        <w:t>kandu</w:t>
      </w:r>
      <w:r w:rsidRPr="008E2741">
        <w:rPr>
          <w:rFonts w:cs="Vijaya"/>
          <w:i/>
          <w:iCs/>
          <w:sz w:val="24"/>
          <w:szCs w:val="24"/>
          <w:lang w:val="en-US" w:bidi="ta-IN"/>
        </w:rPr>
        <w:tab/>
      </w:r>
      <w:r w:rsidRPr="008E2741">
        <w:rPr>
          <w:rFonts w:cs="Vijaya"/>
          <w:i/>
          <w:iCs/>
          <w:sz w:val="24"/>
          <w:szCs w:val="24"/>
          <w:lang w:val="en-US" w:bidi="ta-IN"/>
        </w:rPr>
        <w:tab/>
        <w:t>aduthavargal</w:t>
      </w:r>
      <w:r w:rsidRPr="008E2741">
        <w:rPr>
          <w:rFonts w:cs="Vijaya"/>
          <w:i/>
          <w:iCs/>
          <w:sz w:val="24"/>
          <w:szCs w:val="24"/>
          <w:lang w:val="en-US" w:bidi="ta-IN"/>
        </w:rPr>
        <w:tab/>
      </w:r>
      <w:r w:rsidRPr="008E2741">
        <w:rPr>
          <w:rFonts w:cs="Vijaya"/>
          <w:i/>
          <w:iCs/>
          <w:sz w:val="24"/>
          <w:szCs w:val="24"/>
          <w:lang w:val="en-US" w:bidi="ta-IN"/>
        </w:rPr>
        <w:tab/>
        <w:t>viyapargal.</w:t>
      </w:r>
    </w:p>
    <w:p w14:paraId="5230E60D" w14:textId="77777777" w:rsidR="0088341D" w:rsidRPr="00AD18A8"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your</w:t>
      </w:r>
      <w:r w:rsidRPr="008E2741">
        <w:rPr>
          <w:rFonts w:cs="Vijaya"/>
          <w:b/>
          <w:bCs/>
          <w:sz w:val="24"/>
          <w:szCs w:val="24"/>
          <w:lang w:val="en-US" w:bidi="ta-IN"/>
        </w:rPr>
        <w:tab/>
        <w:t>talent</w:t>
      </w:r>
      <w:r w:rsidRPr="008E2741">
        <w:rPr>
          <w:rFonts w:cs="Vijaya"/>
          <w:b/>
          <w:bCs/>
          <w:sz w:val="24"/>
          <w:szCs w:val="24"/>
          <w:lang w:val="en-US" w:bidi="ta-IN"/>
        </w:rPr>
        <w:tab/>
      </w:r>
      <w:r w:rsidRPr="008E2741">
        <w:rPr>
          <w:rFonts w:cs="Vijaya"/>
          <w:b/>
          <w:bCs/>
          <w:sz w:val="24"/>
          <w:szCs w:val="24"/>
          <w:lang w:val="en-US" w:bidi="ta-IN"/>
        </w:rPr>
        <w:tab/>
        <w:t>by.seeing (O)</w:t>
      </w:r>
      <w:r w:rsidRPr="008E2741">
        <w:rPr>
          <w:rFonts w:cs="Vijaya"/>
          <w:sz w:val="24"/>
          <w:szCs w:val="24"/>
          <w:lang w:val="en-US" w:bidi="ta-IN"/>
        </w:rPr>
        <w:tab/>
        <w:t>others (S)</w:t>
      </w:r>
      <w:r w:rsidRPr="008E2741">
        <w:rPr>
          <w:rFonts w:cs="Vijaya"/>
          <w:sz w:val="24"/>
          <w:szCs w:val="24"/>
          <w:lang w:val="en-US" w:bidi="ta-IN"/>
        </w:rPr>
        <w:tab/>
      </w:r>
      <w:r w:rsidRPr="008E2741">
        <w:rPr>
          <w:rFonts w:cs="Vijaya"/>
          <w:sz w:val="24"/>
          <w:szCs w:val="24"/>
          <w:lang w:val="en-US" w:bidi="ta-IN"/>
        </w:rPr>
        <w:tab/>
        <w:t>will.wonder (V).</w:t>
      </w:r>
    </w:p>
    <w:p w14:paraId="38F65F35" w14:textId="77777777" w:rsidR="0088341D"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Others will wonder </w:t>
      </w:r>
      <w:r w:rsidRPr="008E2741">
        <w:rPr>
          <w:rFonts w:cs="Vijaya"/>
          <w:b/>
          <w:bCs/>
          <w:sz w:val="24"/>
          <w:szCs w:val="24"/>
          <w:lang w:val="en-US" w:bidi="ta-IN"/>
        </w:rPr>
        <w:t>by seeing your talent</w:t>
      </w:r>
      <w:r w:rsidRPr="008E2741">
        <w:rPr>
          <w:rFonts w:cs="Vijaya"/>
          <w:sz w:val="24"/>
          <w:szCs w:val="24"/>
          <w:lang w:val="en-US" w:bidi="ta-IN"/>
        </w:rPr>
        <w:t>.</w:t>
      </w:r>
    </w:p>
    <w:p w14:paraId="5EAF4FF7" w14:textId="77777777" w:rsidR="0088341D" w:rsidRPr="00077766" w:rsidRDefault="0088341D" w:rsidP="0088341D">
      <w:pPr>
        <w:pStyle w:val="ListParagraph"/>
        <w:ind w:left="1080"/>
        <w:jc w:val="both"/>
        <w:rPr>
          <w:rFonts w:cs="Vijaya"/>
          <w:sz w:val="24"/>
          <w:szCs w:val="24"/>
          <w:lang w:val="en-US" w:bidi="ta-IN"/>
        </w:rPr>
      </w:pPr>
    </w:p>
    <w:p w14:paraId="069B9D29" w14:textId="77777777" w:rsidR="0088341D" w:rsidRPr="00077766" w:rsidRDefault="0088341D" w:rsidP="0088341D">
      <w:pPr>
        <w:pStyle w:val="ListParagraph"/>
        <w:numPr>
          <w:ilvl w:val="0"/>
          <w:numId w:val="2"/>
        </w:numPr>
        <w:jc w:val="both"/>
        <w:rPr>
          <w:b/>
          <w:bCs/>
          <w:sz w:val="24"/>
          <w:szCs w:val="24"/>
          <w:lang w:val="en-US"/>
        </w:rPr>
      </w:pPr>
      <w:r w:rsidRPr="00077766">
        <w:rPr>
          <w:b/>
          <w:bCs/>
          <w:sz w:val="24"/>
          <w:szCs w:val="24"/>
          <w:lang w:val="en-US"/>
        </w:rPr>
        <w:t>Case_of_subject:</w:t>
      </w:r>
    </w:p>
    <w:p w14:paraId="1AE8ECFD"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cases of subject. In general, subject is always a nominative case. The values of the column are ‘nominative’ and ‘nominative (phrasal)’. When the subject is not phrasal, this column value will be ‘nominative’. Else, the value will be ‘nominative (phrasal)’.</w:t>
      </w:r>
    </w:p>
    <w:p w14:paraId="74D85723" w14:textId="77777777" w:rsidR="0088341D" w:rsidRPr="008E2741" w:rsidRDefault="0088341D" w:rsidP="0088341D">
      <w:pPr>
        <w:pStyle w:val="ListParagraph"/>
        <w:jc w:val="both"/>
        <w:rPr>
          <w:sz w:val="24"/>
          <w:szCs w:val="24"/>
          <w:lang w:val="en-US"/>
        </w:rPr>
      </w:pPr>
    </w:p>
    <w:p w14:paraId="2A93C085" w14:textId="77777777" w:rsidR="0088341D" w:rsidRPr="00077766" w:rsidRDefault="0088341D" w:rsidP="0088341D">
      <w:pPr>
        <w:pStyle w:val="ListParagraph"/>
        <w:numPr>
          <w:ilvl w:val="0"/>
          <w:numId w:val="2"/>
        </w:numPr>
        <w:jc w:val="both"/>
        <w:rPr>
          <w:b/>
          <w:bCs/>
          <w:sz w:val="24"/>
          <w:szCs w:val="24"/>
          <w:lang w:val="en-US"/>
        </w:rPr>
      </w:pPr>
      <w:r w:rsidRPr="00077766">
        <w:rPr>
          <w:b/>
          <w:bCs/>
          <w:sz w:val="24"/>
          <w:szCs w:val="24"/>
          <w:lang w:val="en-US"/>
        </w:rPr>
        <w:t>Case_of_subject_inTamil:</w:t>
      </w:r>
    </w:p>
    <w:p w14:paraId="014D69E3" w14:textId="77777777" w:rsidR="0088341D" w:rsidRDefault="0088341D" w:rsidP="0088341D">
      <w:pPr>
        <w:pStyle w:val="ListParagraph"/>
        <w:ind w:left="426"/>
        <w:jc w:val="both"/>
        <w:rPr>
          <w:sz w:val="24"/>
          <w:szCs w:val="24"/>
          <w:lang w:val="en-US"/>
        </w:rPr>
      </w:pPr>
      <w:r w:rsidRPr="008E2741">
        <w:rPr>
          <w:sz w:val="24"/>
          <w:szCs w:val="24"/>
          <w:lang w:val="en-US"/>
        </w:rPr>
        <w:t xml:space="preserve">This column contains the Tamil grammatical terms for subject’s case. In English, the case of subject is called nominative. In Tamil, it is called </w:t>
      </w:r>
      <w:r w:rsidRPr="008E2741">
        <w:rPr>
          <w:rFonts w:cs="Vijaya"/>
          <w:sz w:val="24"/>
          <w:szCs w:val="24"/>
          <w:cs/>
          <w:lang w:val="en-US" w:bidi="ta-IN"/>
        </w:rPr>
        <w:t xml:space="preserve">முதல் வேற்றுமை </w:t>
      </w:r>
      <w:r w:rsidRPr="008E2741">
        <w:rPr>
          <w:rFonts w:cs="Vijaya"/>
          <w:sz w:val="24"/>
          <w:szCs w:val="24"/>
          <w:lang w:val="en-US" w:bidi="ta-IN"/>
        </w:rPr>
        <w:t>(</w:t>
      </w:r>
      <w:r w:rsidRPr="00AD18A8">
        <w:rPr>
          <w:rFonts w:cs="Vijaya"/>
          <w:i/>
          <w:iCs/>
          <w:sz w:val="24"/>
          <w:szCs w:val="24"/>
          <w:lang w:val="en-US" w:bidi="ta-IN"/>
        </w:rPr>
        <w:t>1</w:t>
      </w:r>
      <w:r w:rsidRPr="00AD18A8">
        <w:rPr>
          <w:rFonts w:cs="Vijaya"/>
          <w:i/>
          <w:iCs/>
          <w:sz w:val="24"/>
          <w:szCs w:val="24"/>
          <w:vertAlign w:val="superscript"/>
          <w:lang w:val="en-US" w:bidi="ta-IN"/>
        </w:rPr>
        <w:t>st</w:t>
      </w:r>
      <w:r w:rsidRPr="00AD18A8">
        <w:rPr>
          <w:rFonts w:cs="Vijaya"/>
          <w:i/>
          <w:iCs/>
          <w:sz w:val="24"/>
          <w:szCs w:val="24"/>
          <w:lang w:val="en-US" w:bidi="ta-IN"/>
        </w:rPr>
        <w:t xml:space="preserve"> vaetrumai</w:t>
      </w:r>
      <w:r w:rsidRPr="008E2741">
        <w:rPr>
          <w:rFonts w:cs="Vijaya"/>
          <w:sz w:val="24"/>
          <w:szCs w:val="24"/>
          <w:lang w:val="en-US" w:bidi="ta-IN"/>
        </w:rPr>
        <w:t xml:space="preserve">) or </w:t>
      </w:r>
      <w:r w:rsidRPr="008E2741">
        <w:rPr>
          <w:rFonts w:cs="Vijaya"/>
          <w:sz w:val="24"/>
          <w:szCs w:val="24"/>
          <w:cs/>
          <w:lang w:val="en-US" w:bidi="ta-IN"/>
        </w:rPr>
        <w:t xml:space="preserve">எழுவாய் வேற்றுமை </w:t>
      </w:r>
      <w:r w:rsidRPr="008E2741">
        <w:rPr>
          <w:rFonts w:cs="Vijaya"/>
          <w:sz w:val="24"/>
          <w:szCs w:val="24"/>
          <w:lang w:val="en-US" w:bidi="ta-IN"/>
        </w:rPr>
        <w:t>(</w:t>
      </w:r>
      <w:r w:rsidRPr="00AD18A8">
        <w:rPr>
          <w:i/>
          <w:iCs/>
          <w:sz w:val="24"/>
          <w:szCs w:val="24"/>
          <w:lang w:val="en-US"/>
        </w:rPr>
        <w:t>yezhuvai vaetrumai</w:t>
      </w:r>
      <w:r w:rsidRPr="008E2741">
        <w:rPr>
          <w:sz w:val="24"/>
          <w:szCs w:val="24"/>
          <w:lang w:val="en-US"/>
        </w:rPr>
        <w:t>). The values of the column are ‘1st vaetrumai (yezhuvai)’, ‘ennummai’ and ‘mutrummai’.</w:t>
      </w:r>
    </w:p>
    <w:p w14:paraId="11E3EC74" w14:textId="77777777" w:rsidR="0088341D" w:rsidRPr="00077766" w:rsidRDefault="0088341D" w:rsidP="0088341D">
      <w:pPr>
        <w:pStyle w:val="ListParagraph"/>
        <w:ind w:left="426"/>
        <w:jc w:val="both"/>
        <w:rPr>
          <w:sz w:val="24"/>
          <w:szCs w:val="24"/>
          <w:lang w:val="en-US"/>
        </w:rPr>
      </w:pPr>
      <w:r w:rsidRPr="00077766">
        <w:rPr>
          <w:sz w:val="24"/>
          <w:szCs w:val="24"/>
          <w:lang w:val="en-US"/>
        </w:rPr>
        <w:t xml:space="preserve">For ‘1st vaetrumai (yezhuvai)’, no particles are affixed to the noun. When the subject is </w:t>
      </w:r>
    </w:p>
    <w:p w14:paraId="6FF2E073" w14:textId="77777777" w:rsidR="0088341D" w:rsidRPr="008E2741" w:rsidRDefault="0088341D" w:rsidP="0088341D">
      <w:pPr>
        <w:pStyle w:val="ListParagraph"/>
        <w:ind w:left="426"/>
        <w:jc w:val="both"/>
        <w:rPr>
          <w:sz w:val="24"/>
          <w:szCs w:val="24"/>
          <w:lang w:val="en-US"/>
        </w:rPr>
      </w:pPr>
      <w:r w:rsidRPr="008E2741">
        <w:rPr>
          <w:sz w:val="24"/>
          <w:szCs w:val="24"/>
          <w:lang w:val="en-US"/>
        </w:rPr>
        <w:t>affixed with particle ‘</w:t>
      </w:r>
      <w:r w:rsidRPr="008E2741">
        <w:rPr>
          <w:rFonts w:cs="Vijaya"/>
          <w:sz w:val="24"/>
          <w:szCs w:val="24"/>
          <w:cs/>
          <w:lang w:val="en-US" w:bidi="ta-IN"/>
        </w:rPr>
        <w:t>உம்</w:t>
      </w:r>
      <w:r w:rsidRPr="008E2741">
        <w:rPr>
          <w:rFonts w:cs="Vijaya"/>
          <w:sz w:val="24"/>
          <w:szCs w:val="24"/>
          <w:lang w:val="en-US" w:bidi="ta-IN"/>
        </w:rPr>
        <w:t xml:space="preserve"> (</w:t>
      </w:r>
      <w:r w:rsidRPr="00AD18A8">
        <w:rPr>
          <w:rFonts w:cs="Vijaya"/>
          <w:i/>
          <w:iCs/>
          <w:sz w:val="24"/>
          <w:szCs w:val="24"/>
          <w:lang w:val="en-US" w:bidi="ta-IN"/>
        </w:rPr>
        <w:t>um</w:t>
      </w:r>
      <w:r w:rsidRPr="008E2741">
        <w:rPr>
          <w:rFonts w:cs="Vijaya"/>
          <w:sz w:val="24"/>
          <w:szCs w:val="24"/>
          <w:lang w:val="en-US" w:bidi="ta-IN"/>
        </w:rPr>
        <w:t>)</w:t>
      </w:r>
      <w:r w:rsidRPr="008E2741">
        <w:rPr>
          <w:sz w:val="24"/>
          <w:szCs w:val="24"/>
          <w:lang w:val="en-US"/>
        </w:rPr>
        <w:t>’ like ‘</w:t>
      </w:r>
      <w:r w:rsidRPr="008E2741">
        <w:rPr>
          <w:rFonts w:cs="Vijaya"/>
          <w:sz w:val="24"/>
          <w:szCs w:val="24"/>
          <w:cs/>
          <w:lang w:val="en-US" w:bidi="ta-IN"/>
        </w:rPr>
        <w:t>அனைவரும்</w:t>
      </w:r>
      <w:r w:rsidRPr="008E2741">
        <w:rPr>
          <w:rFonts w:cs="Vijaya"/>
          <w:sz w:val="24"/>
          <w:szCs w:val="24"/>
          <w:lang w:val="en-US" w:bidi="ta-IN"/>
        </w:rPr>
        <w:t xml:space="preserve"> (</w:t>
      </w:r>
      <w:r w:rsidRPr="008E2741">
        <w:rPr>
          <w:rFonts w:cs="Vijaya"/>
          <w:i/>
          <w:iCs/>
          <w:sz w:val="24"/>
          <w:szCs w:val="24"/>
          <w:lang w:val="en-US" w:bidi="ta-IN"/>
        </w:rPr>
        <w:t>anaivarum - everyone</w:t>
      </w:r>
      <w:r w:rsidRPr="008E2741">
        <w:rPr>
          <w:rFonts w:cs="Vijaya"/>
          <w:sz w:val="24"/>
          <w:szCs w:val="24"/>
          <w:lang w:val="en-US" w:bidi="ta-IN"/>
        </w:rPr>
        <w:t>)</w:t>
      </w:r>
      <w:r w:rsidRPr="008E2741">
        <w:rPr>
          <w:sz w:val="24"/>
          <w:szCs w:val="24"/>
          <w:lang w:val="en-US"/>
        </w:rPr>
        <w:t>’, ‘</w:t>
      </w:r>
      <w:r w:rsidRPr="008E2741">
        <w:rPr>
          <w:rFonts w:cs="Vijaya"/>
          <w:sz w:val="24"/>
          <w:szCs w:val="24"/>
          <w:cs/>
          <w:lang w:val="en-US" w:bidi="ta-IN"/>
        </w:rPr>
        <w:t>எல்லோரும்</w:t>
      </w:r>
      <w:r w:rsidRPr="008E2741">
        <w:rPr>
          <w:rFonts w:cs="Vijaya"/>
          <w:sz w:val="24"/>
          <w:szCs w:val="24"/>
          <w:lang w:val="en-US" w:bidi="ta-IN"/>
        </w:rPr>
        <w:t xml:space="preserve"> (</w:t>
      </w:r>
      <w:r w:rsidRPr="008E2741">
        <w:rPr>
          <w:rFonts w:cs="Vijaya"/>
          <w:i/>
          <w:iCs/>
          <w:sz w:val="24"/>
          <w:szCs w:val="24"/>
          <w:lang w:val="en-US" w:bidi="ta-IN"/>
        </w:rPr>
        <w:t>ellorum - all</w:t>
      </w:r>
      <w:r w:rsidRPr="008E2741">
        <w:rPr>
          <w:rFonts w:cs="Vijaya"/>
          <w:sz w:val="24"/>
          <w:szCs w:val="24"/>
          <w:lang w:val="en-US" w:bidi="ta-IN"/>
        </w:rPr>
        <w:t>)</w:t>
      </w:r>
      <w:r w:rsidRPr="008E2741">
        <w:rPr>
          <w:sz w:val="24"/>
          <w:szCs w:val="24"/>
          <w:lang w:val="en-US"/>
        </w:rPr>
        <w:t>’,  ‘</w:t>
      </w:r>
      <w:r w:rsidRPr="008E2741">
        <w:rPr>
          <w:rFonts w:cs="Vijaya"/>
          <w:sz w:val="24"/>
          <w:szCs w:val="24"/>
          <w:cs/>
          <w:lang w:val="en-US" w:bidi="ta-IN"/>
        </w:rPr>
        <w:t>பலரும்</w:t>
      </w:r>
      <w:r w:rsidRPr="008E2741">
        <w:rPr>
          <w:rFonts w:cs="Vijaya"/>
          <w:sz w:val="24"/>
          <w:szCs w:val="24"/>
          <w:lang w:val="en-US" w:bidi="ta-IN"/>
        </w:rPr>
        <w:t xml:space="preserve"> (</w:t>
      </w:r>
      <w:r w:rsidRPr="008E2741">
        <w:rPr>
          <w:rFonts w:cs="Vijaya"/>
          <w:i/>
          <w:iCs/>
          <w:sz w:val="24"/>
          <w:szCs w:val="24"/>
          <w:lang w:val="en-US" w:bidi="ta-IN"/>
        </w:rPr>
        <w:t>palarum</w:t>
      </w:r>
      <w:r w:rsidRPr="008E2741">
        <w:rPr>
          <w:rFonts w:cs="Vijaya"/>
          <w:sz w:val="24"/>
          <w:szCs w:val="24"/>
          <w:lang w:val="en-US" w:bidi="ta-IN"/>
        </w:rPr>
        <w:t xml:space="preserve"> - many)</w:t>
      </w:r>
      <w:r w:rsidRPr="008E2741">
        <w:rPr>
          <w:sz w:val="24"/>
          <w:szCs w:val="24"/>
          <w:lang w:val="en-US"/>
        </w:rPr>
        <w:t>’ etc., then the value is ‘mutrummai’. If the subject is more than one like ‘</w:t>
      </w:r>
      <w:r w:rsidRPr="008E2741">
        <w:rPr>
          <w:rFonts w:cs="Vijaya"/>
          <w:sz w:val="24"/>
          <w:szCs w:val="24"/>
          <w:cs/>
          <w:lang w:val="en-US" w:bidi="ta-IN"/>
        </w:rPr>
        <w:t>அவனும் அவளும்</w:t>
      </w:r>
      <w:r w:rsidRPr="008E2741">
        <w:rPr>
          <w:rFonts w:cs="Vijaya"/>
          <w:sz w:val="24"/>
          <w:szCs w:val="24"/>
          <w:lang w:val="en-US" w:bidi="ta-IN"/>
        </w:rPr>
        <w:t xml:space="preserve"> (</w:t>
      </w:r>
      <w:r w:rsidRPr="008E2741">
        <w:rPr>
          <w:rFonts w:cs="Vijaya"/>
          <w:i/>
          <w:iCs/>
          <w:sz w:val="24"/>
          <w:szCs w:val="24"/>
          <w:lang w:val="en-US" w:bidi="ta-IN"/>
        </w:rPr>
        <w:t>avanum avalum</w:t>
      </w:r>
      <w:r w:rsidRPr="008E2741">
        <w:rPr>
          <w:rFonts w:cs="Vijaya"/>
          <w:sz w:val="24"/>
          <w:szCs w:val="24"/>
          <w:lang w:val="en-US" w:bidi="ta-IN"/>
        </w:rPr>
        <w:t xml:space="preserve"> – He and she)’ or in other words if the subject has more than one </w:t>
      </w:r>
      <w:r w:rsidRPr="008E2741">
        <w:rPr>
          <w:sz w:val="24"/>
          <w:szCs w:val="24"/>
          <w:lang w:val="en-US"/>
        </w:rPr>
        <w:t>‘</w:t>
      </w:r>
      <w:r w:rsidRPr="008E2741">
        <w:rPr>
          <w:rFonts w:cs="Vijaya"/>
          <w:sz w:val="24"/>
          <w:szCs w:val="24"/>
          <w:cs/>
          <w:lang w:val="en-US" w:bidi="ta-IN"/>
        </w:rPr>
        <w:t>உம்</w:t>
      </w:r>
      <w:r w:rsidRPr="008E2741">
        <w:rPr>
          <w:rFonts w:cs="Vijaya"/>
          <w:sz w:val="24"/>
          <w:szCs w:val="24"/>
          <w:lang w:val="en-US" w:bidi="ta-IN"/>
        </w:rPr>
        <w:t xml:space="preserve"> (</w:t>
      </w:r>
      <w:r w:rsidRPr="00AD18A8">
        <w:rPr>
          <w:rFonts w:cs="Vijaya"/>
          <w:i/>
          <w:iCs/>
          <w:sz w:val="24"/>
          <w:szCs w:val="24"/>
          <w:lang w:val="en-US" w:bidi="ta-IN"/>
        </w:rPr>
        <w:t>um</w:t>
      </w:r>
      <w:r w:rsidRPr="008E2741">
        <w:rPr>
          <w:rFonts w:cs="Vijaya"/>
          <w:sz w:val="24"/>
          <w:szCs w:val="24"/>
          <w:lang w:val="en-US" w:bidi="ta-IN"/>
        </w:rPr>
        <w:t>)</w:t>
      </w:r>
      <w:r w:rsidRPr="008E2741">
        <w:rPr>
          <w:sz w:val="24"/>
          <w:szCs w:val="24"/>
          <w:lang w:val="en-US"/>
        </w:rPr>
        <w:t xml:space="preserve">’, then the value is ‘ennummai’. </w:t>
      </w:r>
    </w:p>
    <w:p w14:paraId="53999DF7" w14:textId="77777777" w:rsidR="0088341D" w:rsidRPr="008E2741" w:rsidRDefault="0088341D" w:rsidP="0088341D">
      <w:pPr>
        <w:pStyle w:val="ListParagraph"/>
        <w:jc w:val="both"/>
        <w:rPr>
          <w:sz w:val="24"/>
          <w:szCs w:val="24"/>
          <w:lang w:val="en-US"/>
        </w:rPr>
      </w:pPr>
    </w:p>
    <w:p w14:paraId="474DEA77" w14:textId="77777777" w:rsidR="0088341D" w:rsidRPr="00077766" w:rsidRDefault="0088341D" w:rsidP="0088341D">
      <w:pPr>
        <w:pStyle w:val="ListParagraph"/>
        <w:numPr>
          <w:ilvl w:val="0"/>
          <w:numId w:val="2"/>
        </w:numPr>
        <w:jc w:val="both"/>
        <w:rPr>
          <w:b/>
          <w:bCs/>
          <w:sz w:val="24"/>
          <w:szCs w:val="24"/>
          <w:lang w:val="en-US"/>
        </w:rPr>
      </w:pPr>
      <w:r w:rsidRPr="00077766">
        <w:rPr>
          <w:b/>
          <w:bCs/>
          <w:sz w:val="24"/>
          <w:szCs w:val="24"/>
          <w:lang w:val="en-US"/>
        </w:rPr>
        <w:t>Case_of_object:</w:t>
      </w:r>
    </w:p>
    <w:p w14:paraId="1328B9FD"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cases of object. There are totally 18 values in this column and the most frequent ones are ‘verbal participle clause’, ‘special verbal participle ‘endru’ and ‘accusative’.</w:t>
      </w:r>
    </w:p>
    <w:p w14:paraId="1C73E1D3" w14:textId="77777777" w:rsidR="0088341D" w:rsidRDefault="0088341D" w:rsidP="0088341D">
      <w:pPr>
        <w:pStyle w:val="ListParagraph"/>
        <w:ind w:left="426"/>
        <w:jc w:val="both"/>
        <w:rPr>
          <w:sz w:val="24"/>
          <w:szCs w:val="24"/>
          <w:lang w:val="en-US"/>
        </w:rPr>
      </w:pPr>
      <w:r w:rsidRPr="008E2741">
        <w:rPr>
          <w:sz w:val="24"/>
          <w:szCs w:val="24"/>
          <w:lang w:val="en-US"/>
        </w:rPr>
        <w:t>When the object is not clausal, then the value can be ‘accusative’, ‘accusative (phrasal)’, ‘dative’, ‘dative (phrasal)’ or ‘adverbial phrase’. When the object is clausal, the value can be ‘verbal participle clause’, ‘special verbal participle’, ‘negative verbal participle clause’, ‘special negative verbal participle’, ‘infinite verbal clause’, ‘accusative participle’, ‘dative participle ’or ‘adverbial clause'. The special verbal participle is divided into 5 groups such as ‘endru’, ‘ena’, ‘aai’, ‘aaga’ and ‘patri’. The special negative verbal participle is divided into 2 groups such as ‘illamal’ and ‘indri’.</w:t>
      </w:r>
    </w:p>
    <w:p w14:paraId="24AB16FF" w14:textId="77777777" w:rsidR="0088341D" w:rsidRDefault="0088341D" w:rsidP="0088341D">
      <w:pPr>
        <w:pStyle w:val="ListParagraph"/>
        <w:ind w:hanging="294"/>
        <w:jc w:val="both"/>
        <w:rPr>
          <w:sz w:val="24"/>
          <w:szCs w:val="24"/>
          <w:lang w:val="en-US"/>
        </w:rPr>
      </w:pPr>
      <w:r>
        <w:rPr>
          <w:sz w:val="24"/>
          <w:szCs w:val="24"/>
          <w:lang w:val="en-US"/>
        </w:rPr>
        <w:t xml:space="preserve">Owing to the fact that the adverbials are acting as the </w:t>
      </w:r>
      <w:r w:rsidRPr="0075034F">
        <w:rPr>
          <w:sz w:val="24"/>
          <w:szCs w:val="24"/>
          <w:lang w:val="en-US"/>
        </w:rPr>
        <w:t>stimuli of subject for psych verbs</w:t>
      </w:r>
      <w:r>
        <w:rPr>
          <w:sz w:val="24"/>
          <w:szCs w:val="24"/>
          <w:lang w:val="en-US"/>
        </w:rPr>
        <w:t>,</w:t>
      </w:r>
    </w:p>
    <w:p w14:paraId="529E0915" w14:textId="77777777" w:rsidR="0088341D" w:rsidRPr="0075034F" w:rsidRDefault="0088341D" w:rsidP="0088341D">
      <w:pPr>
        <w:pStyle w:val="ListParagraph"/>
        <w:ind w:left="426"/>
        <w:jc w:val="both"/>
        <w:rPr>
          <w:sz w:val="24"/>
          <w:szCs w:val="24"/>
          <w:lang w:val="en-US"/>
        </w:rPr>
      </w:pPr>
      <w:r>
        <w:rPr>
          <w:sz w:val="24"/>
          <w:szCs w:val="24"/>
          <w:lang w:val="en-US"/>
        </w:rPr>
        <w:t>i</w:t>
      </w:r>
      <w:r w:rsidRPr="0075034F">
        <w:rPr>
          <w:sz w:val="24"/>
          <w:szCs w:val="24"/>
          <w:lang w:val="en-US"/>
        </w:rPr>
        <w:t>t</w:t>
      </w:r>
      <w:r>
        <w:rPr>
          <w:sz w:val="24"/>
          <w:szCs w:val="24"/>
          <w:lang w:val="en-US"/>
        </w:rPr>
        <w:t xml:space="preserve"> was considered</w:t>
      </w:r>
      <w:r w:rsidRPr="0075034F">
        <w:rPr>
          <w:sz w:val="24"/>
          <w:szCs w:val="24"/>
          <w:lang w:val="en-US"/>
        </w:rPr>
        <w:t xml:space="preserve"> as </w:t>
      </w:r>
      <w:r>
        <w:rPr>
          <w:sz w:val="24"/>
          <w:szCs w:val="24"/>
          <w:lang w:val="en-US"/>
        </w:rPr>
        <w:t xml:space="preserve">one of the cases of </w:t>
      </w:r>
      <w:r w:rsidRPr="0075034F">
        <w:rPr>
          <w:sz w:val="24"/>
          <w:szCs w:val="24"/>
          <w:lang w:val="en-US"/>
        </w:rPr>
        <w:t>object</w:t>
      </w:r>
      <w:r>
        <w:rPr>
          <w:sz w:val="24"/>
          <w:szCs w:val="24"/>
          <w:lang w:val="en-US"/>
        </w:rPr>
        <w:t xml:space="preserve"> in this annotation though they are actually not objects according to linguistics.</w:t>
      </w:r>
    </w:p>
    <w:p w14:paraId="13CF394E" w14:textId="77777777" w:rsidR="0088341D" w:rsidRPr="00FE496E"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the accusative case has particle ‘</w:t>
      </w:r>
      <w:r w:rsidRPr="008E2741">
        <w:rPr>
          <w:rFonts w:cs="Vijaya"/>
          <w:sz w:val="24"/>
          <w:szCs w:val="24"/>
          <w:cs/>
          <w:lang w:val="en-US" w:bidi="ta-IN"/>
        </w:rPr>
        <w:t>ஐ</w:t>
      </w:r>
      <w:r w:rsidRPr="008E2741">
        <w:rPr>
          <w:rFonts w:cs="Vijaya"/>
          <w:sz w:val="24"/>
          <w:szCs w:val="24"/>
          <w:lang w:val="en-US" w:bidi="ta-IN"/>
        </w:rPr>
        <w:t xml:space="preserve"> (</w:t>
      </w:r>
      <w:r w:rsidRPr="008E2741">
        <w:rPr>
          <w:rFonts w:cs="Vijaya"/>
          <w:i/>
          <w:iCs/>
          <w:sz w:val="24"/>
          <w:szCs w:val="24"/>
          <w:lang w:val="en-US" w:bidi="ta-IN"/>
        </w:rPr>
        <w:t>i</w:t>
      </w:r>
      <w:r w:rsidRPr="008E2741">
        <w:rPr>
          <w:rFonts w:cs="Vijaya"/>
          <w:sz w:val="24"/>
          <w:szCs w:val="24"/>
          <w:lang w:val="en-US" w:bidi="ta-IN"/>
        </w:rPr>
        <w:t xml:space="preserve">)’ at the end. </w:t>
      </w:r>
      <w:r w:rsidRPr="008E2741">
        <w:rPr>
          <w:sz w:val="24"/>
          <w:szCs w:val="24"/>
          <w:lang w:val="en-US"/>
        </w:rPr>
        <w:t xml:space="preserve">In (6), bold words are the object and it is the ‘accusative (phrasal)’ case. </w:t>
      </w:r>
      <w:r w:rsidRPr="008E2741">
        <w:rPr>
          <w:rFonts w:cs="Vijaya"/>
          <w:sz w:val="24"/>
          <w:szCs w:val="24"/>
          <w:lang w:val="en-US" w:bidi="ta-IN"/>
        </w:rPr>
        <w:t>The dative case has particle ‘</w:t>
      </w:r>
      <w:r w:rsidRPr="008E2741">
        <w:rPr>
          <w:rFonts w:cs="Vijaya"/>
          <w:sz w:val="24"/>
          <w:szCs w:val="24"/>
          <w:cs/>
          <w:lang w:val="en-US" w:bidi="ta-IN"/>
        </w:rPr>
        <w:t>கு</w:t>
      </w:r>
      <w:r w:rsidRPr="008E2741">
        <w:rPr>
          <w:rFonts w:cs="Vijaya"/>
          <w:sz w:val="24"/>
          <w:szCs w:val="24"/>
          <w:lang w:val="en-US" w:bidi="ta-IN"/>
        </w:rPr>
        <w:t xml:space="preserve"> (</w:t>
      </w:r>
      <w:r w:rsidRPr="008E2741">
        <w:rPr>
          <w:rFonts w:cs="Vijaya"/>
          <w:i/>
          <w:iCs/>
          <w:sz w:val="24"/>
          <w:szCs w:val="24"/>
          <w:lang w:val="en-US" w:bidi="ta-IN"/>
        </w:rPr>
        <w:t>ku</w:t>
      </w:r>
      <w:r w:rsidRPr="008E2741">
        <w:rPr>
          <w:rFonts w:cs="Vijaya"/>
          <w:sz w:val="24"/>
          <w:szCs w:val="24"/>
          <w:lang w:val="en-US" w:bidi="ta-IN"/>
        </w:rPr>
        <w:t xml:space="preserve">)’ at the end. </w:t>
      </w:r>
      <w:r w:rsidRPr="008E2741">
        <w:rPr>
          <w:rFonts w:cs="Vijaya"/>
          <w:sz w:val="24"/>
          <w:szCs w:val="24"/>
          <w:lang w:val="en-US" w:bidi="ta-IN"/>
        </w:rPr>
        <w:lastRenderedPageBreak/>
        <w:t>(7) is the dative case. The adverbial phrase is formed by affixing ‘</w:t>
      </w:r>
      <w:r w:rsidRPr="008E2741">
        <w:rPr>
          <w:rFonts w:cs="Vijaya"/>
          <w:sz w:val="24"/>
          <w:szCs w:val="24"/>
          <w:cs/>
          <w:lang w:val="en-US" w:bidi="ta-IN"/>
        </w:rPr>
        <w:t>ஆல்</w:t>
      </w:r>
      <w:r w:rsidRPr="008E2741">
        <w:rPr>
          <w:rFonts w:cs="Vijaya"/>
          <w:sz w:val="24"/>
          <w:szCs w:val="24"/>
          <w:lang w:val="en-US" w:bidi="ta-IN"/>
        </w:rPr>
        <w:t xml:space="preserve"> (</w:t>
      </w:r>
      <w:r w:rsidRPr="008E2741">
        <w:rPr>
          <w:rFonts w:cs="Vijaya"/>
          <w:i/>
          <w:iCs/>
          <w:sz w:val="24"/>
          <w:szCs w:val="24"/>
          <w:lang w:val="en-US" w:bidi="ta-IN"/>
        </w:rPr>
        <w:t>aal</w:t>
      </w:r>
      <w:r w:rsidRPr="008E2741">
        <w:rPr>
          <w:rFonts w:cs="Vijaya"/>
          <w:sz w:val="24"/>
          <w:szCs w:val="24"/>
          <w:lang w:val="en-US" w:bidi="ta-IN"/>
        </w:rPr>
        <w:t>)’, or ‘</w:t>
      </w:r>
      <w:r w:rsidRPr="008E2741">
        <w:rPr>
          <w:rFonts w:cs="Vijaya"/>
          <w:sz w:val="24"/>
          <w:szCs w:val="24"/>
          <w:cs/>
          <w:lang w:val="en-US" w:bidi="ta-IN"/>
        </w:rPr>
        <w:t>இல்</w:t>
      </w:r>
      <w:r w:rsidRPr="008E2741">
        <w:rPr>
          <w:rFonts w:cs="Vijaya"/>
          <w:sz w:val="24"/>
          <w:szCs w:val="24"/>
          <w:lang w:val="en-US" w:bidi="ta-IN"/>
        </w:rPr>
        <w:t xml:space="preserve"> (</w:t>
      </w:r>
      <w:r w:rsidRPr="008E2741">
        <w:rPr>
          <w:rFonts w:cs="Vijaya"/>
          <w:i/>
          <w:iCs/>
          <w:sz w:val="24"/>
          <w:szCs w:val="24"/>
          <w:lang w:val="en-US" w:bidi="ta-IN"/>
        </w:rPr>
        <w:t>il</w:t>
      </w:r>
      <w:r w:rsidRPr="008E2741">
        <w:rPr>
          <w:rFonts w:cs="Vijaya"/>
          <w:sz w:val="24"/>
          <w:szCs w:val="24"/>
          <w:lang w:val="en-US" w:bidi="ta-IN"/>
        </w:rPr>
        <w:t>)’ to the accusative.</w:t>
      </w:r>
    </w:p>
    <w:p w14:paraId="0FD6348A" w14:textId="77777777" w:rsidR="0088341D" w:rsidRPr="00530943"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verbal participle is formed by affixing ‘</w:t>
      </w:r>
      <w:r w:rsidRPr="008E2741">
        <w:rPr>
          <w:rFonts w:cs="Vijaya"/>
          <w:sz w:val="24"/>
          <w:szCs w:val="24"/>
          <w:cs/>
          <w:lang w:val="en-US" w:bidi="ta-IN"/>
        </w:rPr>
        <w:t>உ</w:t>
      </w:r>
      <w:r w:rsidRPr="008E2741">
        <w:rPr>
          <w:rFonts w:cs="Vijaya"/>
          <w:sz w:val="24"/>
          <w:szCs w:val="24"/>
          <w:lang w:val="en-US" w:bidi="ta-IN"/>
        </w:rPr>
        <w:t xml:space="preserve"> (</w:t>
      </w:r>
      <w:r w:rsidRPr="008E2741">
        <w:rPr>
          <w:rFonts w:cs="Vijaya"/>
          <w:i/>
          <w:iCs/>
          <w:sz w:val="24"/>
          <w:szCs w:val="24"/>
          <w:lang w:val="en-US" w:bidi="ta-IN"/>
        </w:rPr>
        <w:t>oo</w:t>
      </w:r>
      <w:r w:rsidRPr="008E2741">
        <w:rPr>
          <w:rFonts w:cs="Vijaya"/>
          <w:sz w:val="24"/>
          <w:szCs w:val="24"/>
          <w:lang w:val="en-US" w:bidi="ta-IN"/>
        </w:rPr>
        <w:t xml:space="preserve">)’ to the non-finite verb. </w:t>
      </w:r>
      <w:r w:rsidRPr="008E2741">
        <w:rPr>
          <w:sz w:val="24"/>
          <w:szCs w:val="24"/>
          <w:lang w:val="en-US"/>
        </w:rPr>
        <w:t>In (8), bold words are the verbal participle clause as it contains ‘</w:t>
      </w:r>
      <w:r w:rsidRPr="008E2741">
        <w:rPr>
          <w:rFonts w:cs="Vijaya"/>
          <w:sz w:val="24"/>
          <w:szCs w:val="24"/>
          <w:cs/>
          <w:lang w:val="en-US" w:bidi="ta-IN"/>
        </w:rPr>
        <w:t>இழந்து</w:t>
      </w:r>
      <w:r w:rsidRPr="008E2741">
        <w:rPr>
          <w:sz w:val="24"/>
          <w:szCs w:val="24"/>
          <w:lang w:val="en-US"/>
        </w:rPr>
        <w:t xml:space="preserve"> (</w:t>
      </w:r>
      <w:r w:rsidRPr="008E2741">
        <w:rPr>
          <w:i/>
          <w:iCs/>
          <w:sz w:val="24"/>
          <w:szCs w:val="24"/>
          <w:lang w:val="en-US"/>
        </w:rPr>
        <w:t>izhandhu</w:t>
      </w:r>
      <w:r w:rsidRPr="008E2741">
        <w:rPr>
          <w:sz w:val="24"/>
          <w:szCs w:val="24"/>
          <w:lang w:val="en-US"/>
        </w:rPr>
        <w:t xml:space="preserve"> - having lost)’ verbal participle. </w:t>
      </w:r>
      <w:r w:rsidRPr="008E2741">
        <w:rPr>
          <w:rFonts w:cs="Vijaya"/>
          <w:sz w:val="24"/>
          <w:szCs w:val="24"/>
          <w:lang w:val="en-US" w:bidi="ta-IN"/>
        </w:rPr>
        <w:t>The negative verbal participle is having ‘</w:t>
      </w:r>
      <w:r w:rsidRPr="008E2741">
        <w:rPr>
          <w:rFonts w:cs="Vijaya"/>
          <w:sz w:val="24"/>
          <w:szCs w:val="24"/>
          <w:cs/>
          <w:lang w:val="en-US" w:bidi="ta-IN"/>
        </w:rPr>
        <w:t>அல்</w:t>
      </w:r>
      <w:r w:rsidRPr="008E2741">
        <w:rPr>
          <w:rFonts w:cs="Vijaya"/>
          <w:sz w:val="24"/>
          <w:szCs w:val="24"/>
          <w:lang w:val="en-US" w:bidi="ta-IN"/>
        </w:rPr>
        <w:t xml:space="preserve"> (</w:t>
      </w:r>
      <w:r w:rsidRPr="008E2741">
        <w:rPr>
          <w:rFonts w:cs="Vijaya"/>
          <w:i/>
          <w:iCs/>
          <w:sz w:val="24"/>
          <w:szCs w:val="24"/>
          <w:lang w:val="en-US" w:bidi="ta-IN"/>
        </w:rPr>
        <w:t>al</w:t>
      </w:r>
      <w:r w:rsidRPr="008E2741">
        <w:rPr>
          <w:rFonts w:cs="Vijaya"/>
          <w:sz w:val="24"/>
          <w:szCs w:val="24"/>
          <w:lang w:val="en-US" w:bidi="ta-IN"/>
        </w:rPr>
        <w:t>)’ or ‘</w:t>
      </w:r>
      <w:r w:rsidRPr="008E2741">
        <w:rPr>
          <w:rFonts w:cs="Vijaya"/>
          <w:sz w:val="24"/>
          <w:szCs w:val="24"/>
          <w:cs/>
          <w:lang w:val="en-US" w:bidi="ta-IN"/>
        </w:rPr>
        <w:t>ஆது</w:t>
      </w:r>
      <w:r w:rsidRPr="008E2741">
        <w:rPr>
          <w:rFonts w:cs="Vijaya"/>
          <w:sz w:val="24"/>
          <w:szCs w:val="24"/>
          <w:lang w:val="en-US" w:bidi="ta-IN"/>
        </w:rPr>
        <w:t xml:space="preserve"> (</w:t>
      </w:r>
      <w:r w:rsidRPr="008E2741">
        <w:rPr>
          <w:rFonts w:cs="Vijaya"/>
          <w:i/>
          <w:iCs/>
          <w:sz w:val="24"/>
          <w:szCs w:val="24"/>
          <w:lang w:val="en-US" w:bidi="ta-IN"/>
        </w:rPr>
        <w:t>aadhu</w:t>
      </w:r>
      <w:r w:rsidRPr="008E2741">
        <w:rPr>
          <w:rFonts w:cs="Vijaya"/>
          <w:sz w:val="24"/>
          <w:szCs w:val="24"/>
          <w:lang w:val="en-US" w:bidi="ta-IN"/>
        </w:rPr>
        <w:t>)’</w:t>
      </w:r>
      <w:r w:rsidRPr="008E2741">
        <w:rPr>
          <w:rFonts w:cs="Vijaya"/>
          <w:sz w:val="24"/>
          <w:szCs w:val="24"/>
          <w:cs/>
          <w:lang w:val="en-US" w:bidi="ta-IN"/>
        </w:rPr>
        <w:t xml:space="preserve"> </w:t>
      </w:r>
      <w:r w:rsidRPr="008E2741">
        <w:rPr>
          <w:rFonts w:cs="Vijaya"/>
          <w:sz w:val="24"/>
          <w:szCs w:val="24"/>
          <w:lang w:val="en-US" w:bidi="ta-IN"/>
        </w:rPr>
        <w:t>at the end of non-finite verb. In (9), bold words are the negative verbal participle clause.</w:t>
      </w:r>
    </w:p>
    <w:p w14:paraId="27AA4563"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When ‘</w:t>
      </w:r>
      <w:r w:rsidRPr="008E2741">
        <w:rPr>
          <w:rFonts w:cs="Vijaya"/>
          <w:sz w:val="24"/>
          <w:szCs w:val="24"/>
          <w:cs/>
          <w:lang w:val="en-US" w:bidi="ta-IN"/>
        </w:rPr>
        <w:t>ஆல்</w:t>
      </w:r>
      <w:r w:rsidRPr="008E2741">
        <w:rPr>
          <w:rFonts w:cs="Vijaya"/>
          <w:sz w:val="24"/>
          <w:szCs w:val="24"/>
          <w:lang w:val="en-US" w:bidi="ta-IN"/>
        </w:rPr>
        <w:t xml:space="preserve"> (</w:t>
      </w:r>
      <w:r w:rsidRPr="008E2741">
        <w:rPr>
          <w:rFonts w:cs="Vijaya"/>
          <w:i/>
          <w:iCs/>
          <w:sz w:val="24"/>
          <w:szCs w:val="24"/>
          <w:lang w:val="en-US" w:bidi="ta-IN"/>
        </w:rPr>
        <w:t>aal</w:t>
      </w:r>
      <w:r w:rsidRPr="008E2741">
        <w:rPr>
          <w:rFonts w:cs="Vijaya"/>
          <w:sz w:val="24"/>
          <w:szCs w:val="24"/>
          <w:lang w:val="en-US" w:bidi="ta-IN"/>
        </w:rPr>
        <w:t>)’, or ‘</w:t>
      </w:r>
      <w:r w:rsidRPr="008E2741">
        <w:rPr>
          <w:rFonts w:cs="Vijaya"/>
          <w:sz w:val="24"/>
          <w:szCs w:val="24"/>
          <w:cs/>
          <w:lang w:val="en-US" w:bidi="ta-IN"/>
        </w:rPr>
        <w:t>இல்</w:t>
      </w:r>
      <w:r w:rsidRPr="008E2741">
        <w:rPr>
          <w:rFonts w:cs="Vijaya"/>
          <w:sz w:val="24"/>
          <w:szCs w:val="24"/>
          <w:lang w:val="en-US" w:bidi="ta-IN"/>
        </w:rPr>
        <w:t xml:space="preserve"> (</w:t>
      </w:r>
      <w:r w:rsidRPr="008E2741">
        <w:rPr>
          <w:rFonts w:cs="Vijaya"/>
          <w:i/>
          <w:iCs/>
          <w:sz w:val="24"/>
          <w:szCs w:val="24"/>
          <w:lang w:val="en-US" w:bidi="ta-IN"/>
        </w:rPr>
        <w:t>il</w:t>
      </w:r>
      <w:r w:rsidRPr="008E2741">
        <w:rPr>
          <w:rFonts w:cs="Vijaya"/>
          <w:sz w:val="24"/>
          <w:szCs w:val="24"/>
          <w:lang w:val="en-US" w:bidi="ta-IN"/>
        </w:rPr>
        <w:t>)’ is affixed to the verbal participle, it becomes adverbial clause - reason. When ‘</w:t>
      </w:r>
      <w:r w:rsidRPr="008E2741">
        <w:rPr>
          <w:rFonts w:cs="Vijaya"/>
          <w:sz w:val="24"/>
          <w:szCs w:val="24"/>
          <w:cs/>
          <w:lang w:val="en-US" w:bidi="ta-IN"/>
        </w:rPr>
        <w:t>போது</w:t>
      </w:r>
      <w:r w:rsidRPr="008E2741">
        <w:rPr>
          <w:rFonts w:cs="Vijaya"/>
          <w:sz w:val="24"/>
          <w:szCs w:val="24"/>
          <w:lang w:val="en-US" w:bidi="ta-IN"/>
        </w:rPr>
        <w:t xml:space="preserve"> (</w:t>
      </w:r>
      <w:r w:rsidRPr="008E2741">
        <w:rPr>
          <w:rFonts w:cs="Vijaya"/>
          <w:i/>
          <w:iCs/>
          <w:sz w:val="24"/>
          <w:szCs w:val="24"/>
          <w:lang w:val="en-US" w:bidi="ta-IN"/>
        </w:rPr>
        <w:t>podhu</w:t>
      </w:r>
      <w:r w:rsidRPr="008E2741">
        <w:rPr>
          <w:rFonts w:cs="Vijaya"/>
          <w:sz w:val="24"/>
          <w:szCs w:val="24"/>
          <w:lang w:val="en-US" w:bidi="ta-IN"/>
        </w:rPr>
        <w:t>)’, ‘</w:t>
      </w:r>
      <w:r w:rsidRPr="008E2741">
        <w:rPr>
          <w:rFonts w:cs="Vijaya"/>
          <w:sz w:val="24"/>
          <w:szCs w:val="24"/>
          <w:cs/>
          <w:lang w:val="en-US" w:bidi="ta-IN"/>
        </w:rPr>
        <w:t>பொழுது</w:t>
      </w:r>
      <w:r w:rsidRPr="008E2741">
        <w:rPr>
          <w:rFonts w:cs="Vijaya"/>
          <w:sz w:val="24"/>
          <w:szCs w:val="24"/>
          <w:lang w:val="en-US" w:bidi="ta-IN"/>
        </w:rPr>
        <w:t xml:space="preserve"> (</w:t>
      </w:r>
      <w:r w:rsidRPr="008E2741">
        <w:rPr>
          <w:rFonts w:cs="Vijaya"/>
          <w:i/>
          <w:iCs/>
          <w:sz w:val="24"/>
          <w:szCs w:val="24"/>
          <w:lang w:val="en-US" w:bidi="ta-IN"/>
        </w:rPr>
        <w:t>pozhudhu</w:t>
      </w:r>
      <w:r w:rsidRPr="008E2741">
        <w:rPr>
          <w:rFonts w:cs="Vijaya"/>
          <w:sz w:val="24"/>
          <w:szCs w:val="24"/>
          <w:lang w:val="en-US" w:bidi="ta-IN"/>
        </w:rPr>
        <w:t>)’, ‘</w:t>
      </w:r>
      <w:r w:rsidRPr="008E2741">
        <w:rPr>
          <w:rFonts w:cs="Vijaya"/>
          <w:sz w:val="24"/>
          <w:szCs w:val="24"/>
          <w:cs/>
          <w:lang w:val="en-US" w:bidi="ta-IN"/>
        </w:rPr>
        <w:t>உம்</w:t>
      </w:r>
      <w:r w:rsidRPr="008E2741">
        <w:rPr>
          <w:rFonts w:cs="Vijaya"/>
          <w:sz w:val="24"/>
          <w:szCs w:val="24"/>
          <w:lang w:val="en-US" w:bidi="ta-IN"/>
        </w:rPr>
        <w:t xml:space="preserve"> (</w:t>
      </w:r>
      <w:r w:rsidRPr="008E2741">
        <w:rPr>
          <w:rFonts w:cs="Vijaya"/>
          <w:i/>
          <w:iCs/>
          <w:sz w:val="24"/>
          <w:szCs w:val="24"/>
          <w:lang w:val="en-US" w:bidi="ta-IN"/>
        </w:rPr>
        <w:t>um</w:t>
      </w:r>
      <w:r w:rsidRPr="008E2741">
        <w:rPr>
          <w:rFonts w:cs="Vijaya"/>
          <w:sz w:val="24"/>
          <w:szCs w:val="24"/>
          <w:lang w:val="en-US" w:bidi="ta-IN"/>
        </w:rPr>
        <w:t>)’ is affixed, it becomes adverbial clause - timing. In some cases, ‘</w:t>
      </w:r>
      <w:r w:rsidRPr="008E2741">
        <w:rPr>
          <w:rFonts w:cs="Vijaya"/>
          <w:sz w:val="24"/>
          <w:szCs w:val="24"/>
          <w:cs/>
          <w:lang w:val="en-US" w:bidi="ta-IN"/>
        </w:rPr>
        <w:t>இல்</w:t>
      </w:r>
      <w:r w:rsidRPr="008E2741">
        <w:rPr>
          <w:rFonts w:cs="Vijaya"/>
          <w:sz w:val="24"/>
          <w:szCs w:val="24"/>
          <w:lang w:val="en-US" w:bidi="ta-IN"/>
        </w:rPr>
        <w:t xml:space="preserve"> (</w:t>
      </w:r>
      <w:r w:rsidRPr="008E2741">
        <w:rPr>
          <w:rFonts w:cs="Vijaya"/>
          <w:i/>
          <w:iCs/>
          <w:sz w:val="24"/>
          <w:szCs w:val="24"/>
          <w:lang w:val="en-US" w:bidi="ta-IN"/>
        </w:rPr>
        <w:t>il</w:t>
      </w:r>
      <w:r w:rsidRPr="008E2741">
        <w:rPr>
          <w:rFonts w:cs="Vijaya"/>
          <w:sz w:val="24"/>
          <w:szCs w:val="24"/>
          <w:lang w:val="en-US" w:bidi="ta-IN"/>
        </w:rPr>
        <w:t>)’ also defines the timing. In (10), the bold words are the adverbial clause (reason).</w:t>
      </w:r>
    </w:p>
    <w:p w14:paraId="4A34A3BB"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e infinite verbal clause is formed by affixing ‘</w:t>
      </w:r>
      <w:r w:rsidRPr="008E2741">
        <w:rPr>
          <w:rFonts w:cs="Vijaya"/>
          <w:sz w:val="24"/>
          <w:szCs w:val="24"/>
          <w:cs/>
          <w:lang w:val="en-US" w:bidi="ta-IN"/>
        </w:rPr>
        <w:t>அ</w:t>
      </w:r>
      <w:r w:rsidRPr="008E2741">
        <w:rPr>
          <w:rFonts w:cs="Vijaya"/>
          <w:sz w:val="24"/>
          <w:szCs w:val="24"/>
          <w:lang w:val="en-US" w:bidi="ta-IN"/>
        </w:rPr>
        <w:t xml:space="preserve"> (</w:t>
      </w:r>
      <w:r w:rsidRPr="008E2741">
        <w:rPr>
          <w:rFonts w:cs="Vijaya"/>
          <w:i/>
          <w:iCs/>
          <w:sz w:val="24"/>
          <w:szCs w:val="24"/>
          <w:lang w:val="en-US" w:bidi="ta-IN"/>
        </w:rPr>
        <w:t>a</w:t>
      </w:r>
      <w:r w:rsidRPr="008E2741">
        <w:rPr>
          <w:rFonts w:cs="Vijaya"/>
          <w:sz w:val="24"/>
          <w:szCs w:val="24"/>
          <w:lang w:val="en-US" w:bidi="ta-IN"/>
        </w:rPr>
        <w:t>)’ to the non-finite verb. In (3), ‘</w:t>
      </w:r>
      <w:r w:rsidRPr="008E2741">
        <w:rPr>
          <w:rFonts w:cs="Vijaya"/>
          <w:sz w:val="24"/>
          <w:szCs w:val="24"/>
          <w:cs/>
          <w:lang w:val="en-US" w:bidi="ta-IN"/>
        </w:rPr>
        <w:t>அணில்</w:t>
      </w:r>
      <w:r w:rsidRPr="008E2741">
        <w:rPr>
          <w:rFonts w:cs="Vijaya"/>
          <w:sz w:val="24"/>
          <w:szCs w:val="24"/>
          <w:lang w:val="en-US" w:bidi="ta-IN"/>
        </w:rPr>
        <w:t xml:space="preserve"> </w:t>
      </w:r>
      <w:r w:rsidRPr="008E2741">
        <w:rPr>
          <w:rFonts w:cs="Vijaya"/>
          <w:sz w:val="24"/>
          <w:szCs w:val="24"/>
          <w:cs/>
          <w:lang w:val="en-US" w:bidi="ta-IN"/>
        </w:rPr>
        <w:t>வந்த</w:t>
      </w:r>
      <w:r w:rsidRPr="008E2741">
        <w:rPr>
          <w:rFonts w:cs="Vijaya"/>
          <w:sz w:val="24"/>
          <w:szCs w:val="24"/>
          <w:lang w:val="en-US" w:bidi="ta-IN"/>
        </w:rPr>
        <w:t>_</w:t>
      </w:r>
      <w:r w:rsidRPr="008E2741">
        <w:rPr>
          <w:rFonts w:cs="Vijaya"/>
          <w:sz w:val="24"/>
          <w:szCs w:val="24"/>
          <w:cs/>
          <w:lang w:val="en-US" w:bidi="ta-IN"/>
        </w:rPr>
        <w:t>காரணத்தை</w:t>
      </w:r>
      <w:r w:rsidRPr="008E2741">
        <w:rPr>
          <w:rFonts w:cs="Vijaya"/>
          <w:sz w:val="24"/>
          <w:szCs w:val="24"/>
          <w:lang w:val="en-US" w:bidi="ta-IN"/>
        </w:rPr>
        <w:t xml:space="preserve"> </w:t>
      </w:r>
      <w:r w:rsidRPr="008E2741">
        <w:rPr>
          <w:rFonts w:cs="Vijaya"/>
          <w:sz w:val="24"/>
          <w:szCs w:val="24"/>
          <w:cs/>
          <w:lang w:val="en-US" w:bidi="ta-IN"/>
        </w:rPr>
        <w:t>அறிய</w:t>
      </w:r>
      <w:r w:rsidRPr="008E2741">
        <w:rPr>
          <w:rFonts w:cs="Vijaya"/>
          <w:sz w:val="24"/>
          <w:szCs w:val="24"/>
          <w:lang w:val="en-US" w:bidi="ta-IN"/>
        </w:rPr>
        <w:t xml:space="preserve"> (</w:t>
      </w:r>
      <w:r w:rsidRPr="008E2741">
        <w:rPr>
          <w:rFonts w:cs="Vijaya"/>
          <w:i/>
          <w:iCs/>
          <w:sz w:val="24"/>
          <w:szCs w:val="24"/>
          <w:lang w:val="en-US" w:bidi="ta-IN"/>
        </w:rPr>
        <w:t>anil vandha_kaaranathai ariya -</w:t>
      </w:r>
      <w:r w:rsidRPr="008E2741">
        <w:rPr>
          <w:rFonts w:cs="Vijaya"/>
          <w:sz w:val="24"/>
          <w:szCs w:val="24"/>
          <w:lang w:val="en-US" w:bidi="ta-IN"/>
        </w:rPr>
        <w:t xml:space="preserve"> </w:t>
      </w:r>
      <w:r w:rsidRPr="008E2741">
        <w:rPr>
          <w:sz w:val="24"/>
          <w:szCs w:val="24"/>
          <w:lang w:val="en-US"/>
        </w:rPr>
        <w:t>to know the reason of squirrel’s arrival</w:t>
      </w:r>
      <w:r w:rsidRPr="008E2741">
        <w:rPr>
          <w:rFonts w:cs="Vijaya"/>
          <w:sz w:val="24"/>
          <w:szCs w:val="24"/>
          <w:lang w:val="en-US" w:bidi="ta-IN"/>
        </w:rPr>
        <w:t>)’ is the infinite verbal clause. Sometimes, the infinite form act as adverbial clause.</w:t>
      </w:r>
    </w:p>
    <w:p w14:paraId="607A22AF"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All the remaining cases such as ‘special verbal participle’ and ‘negative special verbal participle’ comes in between the clause and the verb. (11) is a sample special verbal participle ‘endru’ and it is similar to the English subordinate clause ‘that / about’.</w:t>
      </w:r>
    </w:p>
    <w:p w14:paraId="4891870A" w14:textId="77777777" w:rsidR="0088341D" w:rsidRPr="008E2741" w:rsidRDefault="0088341D" w:rsidP="0088341D">
      <w:pPr>
        <w:pStyle w:val="ListParagraph"/>
        <w:jc w:val="both"/>
        <w:rPr>
          <w:rFonts w:cs="Vijaya"/>
          <w:sz w:val="24"/>
          <w:szCs w:val="24"/>
          <w:lang w:val="en-US" w:bidi="ta-IN"/>
        </w:rPr>
      </w:pPr>
    </w:p>
    <w:p w14:paraId="11F660F4" w14:textId="77777777" w:rsidR="0088341D" w:rsidRPr="008E2741" w:rsidRDefault="0088341D" w:rsidP="0088341D">
      <w:pPr>
        <w:pStyle w:val="ListParagraph"/>
        <w:numPr>
          <w:ilvl w:val="0"/>
          <w:numId w:val="3"/>
        </w:numPr>
        <w:ind w:left="993" w:hanging="567"/>
        <w:jc w:val="both"/>
        <w:rPr>
          <w:sz w:val="24"/>
          <w:szCs w:val="24"/>
          <w:lang w:val="en-US"/>
        </w:rPr>
      </w:pPr>
      <w:r>
        <w:rPr>
          <w:rFonts w:cs="Vijaya"/>
          <w:sz w:val="24"/>
          <w:szCs w:val="24"/>
          <w:lang w:val="en-US" w:bidi="ta-IN"/>
        </w:rPr>
        <w:t xml:space="preserve"> </w:t>
      </w:r>
      <w:r w:rsidRPr="008E2741">
        <w:rPr>
          <w:rFonts w:cs="Vijaya"/>
          <w:sz w:val="24"/>
          <w:szCs w:val="24"/>
          <w:cs/>
          <w:lang w:val="en-US" w:bidi="ta-IN"/>
        </w:rPr>
        <w:t>இந்த</w:t>
      </w:r>
      <w:r w:rsidRPr="008E2741">
        <w:rPr>
          <w:rFonts w:cs="Vijaya"/>
          <w:sz w:val="24"/>
          <w:szCs w:val="24"/>
          <w:lang w:val="en-US" w:bidi="ta-IN"/>
        </w:rPr>
        <w:tab/>
      </w:r>
      <w:r w:rsidRPr="008E2741">
        <w:rPr>
          <w:rFonts w:cs="Vijaya"/>
          <w:sz w:val="24"/>
          <w:szCs w:val="24"/>
          <w:cs/>
          <w:lang w:val="en-US" w:bidi="ta-IN"/>
        </w:rPr>
        <w:t>நாட்டில்</w:t>
      </w:r>
      <w:r w:rsidRPr="008E2741">
        <w:rPr>
          <w:rFonts w:cs="Vijaya"/>
          <w:sz w:val="24"/>
          <w:szCs w:val="24"/>
          <w:lang w:val="en-US" w:bidi="ta-IN"/>
        </w:rPr>
        <w:t xml:space="preserve"> </w:t>
      </w:r>
      <w:r w:rsidRPr="008E2741">
        <w:rPr>
          <w:rFonts w:cs="Vijaya"/>
          <w:sz w:val="24"/>
          <w:szCs w:val="24"/>
          <w:lang w:val="en-US" w:bidi="ta-IN"/>
        </w:rPr>
        <w:tab/>
      </w:r>
      <w:r w:rsidRPr="008E2741">
        <w:rPr>
          <w:rFonts w:cs="Vijaya"/>
          <w:sz w:val="24"/>
          <w:szCs w:val="24"/>
          <w:cs/>
          <w:lang w:val="en-US" w:bidi="ta-IN"/>
        </w:rPr>
        <w:t xml:space="preserve">பெரும்பான்மையோர் </w:t>
      </w:r>
      <w:r w:rsidRPr="008E2741">
        <w:rPr>
          <w:rFonts w:cs="Vijaya"/>
          <w:sz w:val="24"/>
          <w:szCs w:val="24"/>
          <w:lang w:val="en-US" w:bidi="ta-IN"/>
        </w:rPr>
        <w:tab/>
      </w:r>
      <w:r w:rsidRPr="008E2741">
        <w:rPr>
          <w:rFonts w:cs="Vijaya"/>
          <w:b/>
          <w:bCs/>
          <w:sz w:val="24"/>
          <w:szCs w:val="24"/>
          <w:cs/>
          <w:lang w:val="en-US" w:bidi="ta-IN"/>
        </w:rPr>
        <w:t xml:space="preserve">அடிமைத்தன </w:t>
      </w:r>
      <w:r w:rsidRPr="008E2741">
        <w:rPr>
          <w:rFonts w:cs="Vijaya"/>
          <w:b/>
          <w:bCs/>
          <w:sz w:val="24"/>
          <w:szCs w:val="24"/>
          <w:lang w:val="en-US" w:bidi="ta-IN"/>
        </w:rPr>
        <w:tab/>
      </w:r>
      <w:r w:rsidRPr="008E2741">
        <w:rPr>
          <w:rFonts w:cs="Vijaya"/>
          <w:b/>
          <w:bCs/>
          <w:sz w:val="24"/>
          <w:szCs w:val="24"/>
          <w:cs/>
          <w:lang w:val="en-US" w:bidi="ta-IN"/>
        </w:rPr>
        <w:t>ஒழிப்பை</w:t>
      </w:r>
      <w:r w:rsidRPr="008E2741">
        <w:rPr>
          <w:rFonts w:cs="Vijaya"/>
          <w:sz w:val="24"/>
          <w:szCs w:val="24"/>
          <w:cs/>
          <w:lang w:val="en-US" w:bidi="ta-IN"/>
        </w:rPr>
        <w:t xml:space="preserve"> </w:t>
      </w:r>
      <w:r w:rsidRPr="008E2741">
        <w:rPr>
          <w:rFonts w:cs="Vijaya"/>
          <w:sz w:val="24"/>
          <w:szCs w:val="24"/>
          <w:lang w:val="en-US" w:bidi="ta-IN"/>
        </w:rPr>
        <w:tab/>
      </w:r>
    </w:p>
    <w:p w14:paraId="33F22DB5" w14:textId="77777777" w:rsidR="0088341D" w:rsidRPr="008E2741" w:rsidRDefault="0088341D" w:rsidP="0088341D">
      <w:pPr>
        <w:pStyle w:val="ListParagraph"/>
        <w:ind w:left="1080"/>
        <w:jc w:val="both"/>
        <w:rPr>
          <w:rFonts w:cs="Vijaya"/>
          <w:b/>
          <w:bCs/>
          <w:i/>
          <w:iCs/>
          <w:sz w:val="24"/>
          <w:szCs w:val="24"/>
          <w:lang w:val="en-US" w:bidi="ta-IN"/>
        </w:rPr>
      </w:pPr>
      <w:r w:rsidRPr="008E2741">
        <w:rPr>
          <w:rFonts w:cs="Vijaya"/>
          <w:i/>
          <w:iCs/>
          <w:sz w:val="24"/>
          <w:szCs w:val="24"/>
          <w:lang w:val="en-US" w:bidi="ta-IN"/>
        </w:rPr>
        <w:t>indha</w:t>
      </w:r>
      <w:r w:rsidRPr="008E2741">
        <w:rPr>
          <w:rFonts w:cs="Vijaya"/>
          <w:i/>
          <w:iCs/>
          <w:sz w:val="24"/>
          <w:szCs w:val="24"/>
          <w:lang w:val="en-US" w:bidi="ta-IN"/>
        </w:rPr>
        <w:tab/>
        <w:t>naatil</w:t>
      </w:r>
      <w:r w:rsidRPr="008E2741">
        <w:rPr>
          <w:rFonts w:cs="Vijaya"/>
          <w:i/>
          <w:iCs/>
          <w:sz w:val="24"/>
          <w:szCs w:val="24"/>
          <w:lang w:val="en-US" w:bidi="ta-IN"/>
        </w:rPr>
        <w:tab/>
      </w:r>
      <w:r w:rsidRPr="008E2741">
        <w:rPr>
          <w:rFonts w:cs="Vijaya"/>
          <w:i/>
          <w:iCs/>
          <w:sz w:val="24"/>
          <w:szCs w:val="24"/>
          <w:lang w:val="en-US" w:bidi="ta-IN"/>
        </w:rPr>
        <w:tab/>
        <w:t>perumbaanmaiyor</w:t>
      </w:r>
      <w:r w:rsidRPr="008E2741">
        <w:rPr>
          <w:rFonts w:cs="Vijaya"/>
          <w:i/>
          <w:iCs/>
          <w:sz w:val="24"/>
          <w:szCs w:val="24"/>
          <w:lang w:val="en-US" w:bidi="ta-IN"/>
        </w:rPr>
        <w:tab/>
      </w:r>
      <w:r w:rsidRPr="008E2741">
        <w:rPr>
          <w:rFonts w:cs="Vijaya"/>
          <w:b/>
          <w:bCs/>
          <w:i/>
          <w:iCs/>
          <w:sz w:val="24"/>
          <w:szCs w:val="24"/>
          <w:lang w:val="en-US" w:bidi="ta-IN"/>
        </w:rPr>
        <w:t>adaimaithana</w:t>
      </w:r>
      <w:r w:rsidRPr="008E2741">
        <w:rPr>
          <w:rFonts w:cs="Vijaya"/>
          <w:b/>
          <w:bCs/>
          <w:i/>
          <w:iCs/>
          <w:sz w:val="24"/>
          <w:szCs w:val="24"/>
          <w:lang w:val="en-US" w:bidi="ta-IN"/>
        </w:rPr>
        <w:tab/>
        <w:t>ozhippai</w:t>
      </w:r>
    </w:p>
    <w:p w14:paraId="6CD05404" w14:textId="77777777" w:rsidR="0088341D" w:rsidRPr="008E2741" w:rsidRDefault="0088341D" w:rsidP="0088341D">
      <w:pPr>
        <w:pStyle w:val="ListParagraph"/>
        <w:ind w:left="1080"/>
        <w:jc w:val="both"/>
        <w:rPr>
          <w:b/>
          <w:bCs/>
          <w:sz w:val="24"/>
          <w:szCs w:val="24"/>
          <w:lang w:val="en-US"/>
        </w:rPr>
      </w:pPr>
      <w:r w:rsidRPr="008E2741">
        <w:rPr>
          <w:sz w:val="24"/>
          <w:szCs w:val="24"/>
          <w:lang w:val="en-US"/>
        </w:rPr>
        <w:t>this</w:t>
      </w:r>
      <w:r w:rsidRPr="008E2741">
        <w:rPr>
          <w:sz w:val="24"/>
          <w:szCs w:val="24"/>
          <w:lang w:val="en-US"/>
        </w:rPr>
        <w:tab/>
      </w:r>
      <w:r w:rsidRPr="008E2741">
        <w:rPr>
          <w:sz w:val="24"/>
          <w:szCs w:val="24"/>
          <w:lang w:val="en-US"/>
        </w:rPr>
        <w:tab/>
        <w:t>in.country</w:t>
      </w:r>
      <w:r w:rsidRPr="008E2741">
        <w:rPr>
          <w:sz w:val="24"/>
          <w:szCs w:val="24"/>
          <w:lang w:val="en-US"/>
        </w:rPr>
        <w:tab/>
        <w:t>majority.people(S)</w:t>
      </w:r>
      <w:r w:rsidRPr="008E2741">
        <w:rPr>
          <w:sz w:val="24"/>
          <w:szCs w:val="24"/>
          <w:lang w:val="en-US"/>
        </w:rPr>
        <w:tab/>
      </w:r>
      <w:r w:rsidRPr="008E2741">
        <w:rPr>
          <w:b/>
          <w:bCs/>
          <w:sz w:val="24"/>
          <w:szCs w:val="24"/>
          <w:lang w:val="en-US"/>
        </w:rPr>
        <w:t>slavery</w:t>
      </w:r>
      <w:r w:rsidRPr="008E2741">
        <w:rPr>
          <w:b/>
          <w:bCs/>
          <w:sz w:val="24"/>
          <w:szCs w:val="24"/>
          <w:lang w:val="en-US"/>
        </w:rPr>
        <w:tab/>
        <w:t>abolishment (O)</w:t>
      </w:r>
    </w:p>
    <w:p w14:paraId="0F340070" w14:textId="77777777" w:rsidR="0088341D" w:rsidRPr="008E2741" w:rsidRDefault="0088341D" w:rsidP="0088341D">
      <w:pPr>
        <w:pStyle w:val="ListParagraph"/>
        <w:ind w:left="1080"/>
        <w:jc w:val="both"/>
        <w:rPr>
          <w:sz w:val="24"/>
          <w:szCs w:val="24"/>
          <w:lang w:val="en-US"/>
        </w:rPr>
      </w:pPr>
    </w:p>
    <w:p w14:paraId="59017A37"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cs/>
          <w:lang w:val="en-US" w:bidi="ta-IN"/>
        </w:rPr>
        <w:t>விரும்புகிறார்.</w:t>
      </w:r>
    </w:p>
    <w:p w14:paraId="28BA6C4B" w14:textId="77777777" w:rsidR="0088341D" w:rsidRPr="008E2741" w:rsidRDefault="0088341D" w:rsidP="0088341D">
      <w:pPr>
        <w:pStyle w:val="ListParagraph"/>
        <w:ind w:left="1080"/>
        <w:jc w:val="both"/>
        <w:rPr>
          <w:rFonts w:cs="Vijaya"/>
          <w:sz w:val="24"/>
          <w:szCs w:val="24"/>
          <w:lang w:val="en-US" w:bidi="ta-IN"/>
        </w:rPr>
      </w:pPr>
      <w:r w:rsidRPr="008E2741">
        <w:rPr>
          <w:rFonts w:cs="Vijaya"/>
          <w:i/>
          <w:iCs/>
          <w:sz w:val="24"/>
          <w:szCs w:val="24"/>
          <w:lang w:val="en-US" w:bidi="ta-IN"/>
        </w:rPr>
        <w:t>Virumbigiraargal</w:t>
      </w:r>
      <w:r w:rsidRPr="008E2741">
        <w:rPr>
          <w:rFonts w:cs="Vijaya"/>
          <w:sz w:val="24"/>
          <w:szCs w:val="24"/>
          <w:lang w:val="en-US" w:bidi="ta-IN"/>
        </w:rPr>
        <w:t>.</w:t>
      </w:r>
    </w:p>
    <w:p w14:paraId="12D94AB2" w14:textId="77777777" w:rsidR="0088341D" w:rsidRPr="00FE496E" w:rsidRDefault="0088341D" w:rsidP="0088341D">
      <w:pPr>
        <w:pStyle w:val="ListParagraph"/>
        <w:ind w:left="1080"/>
        <w:jc w:val="both"/>
        <w:rPr>
          <w:rFonts w:cs="Vijaya"/>
          <w:sz w:val="24"/>
          <w:szCs w:val="24"/>
          <w:lang w:val="en-US" w:bidi="ta-IN"/>
        </w:rPr>
      </w:pPr>
      <w:r w:rsidRPr="008E2741">
        <w:rPr>
          <w:rFonts w:cs="Vijaya"/>
          <w:sz w:val="24"/>
          <w:szCs w:val="24"/>
          <w:lang w:val="en-US" w:bidi="ta-IN"/>
        </w:rPr>
        <w:t>wants (V).</w:t>
      </w:r>
    </w:p>
    <w:p w14:paraId="35135326"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Majority people in this country wants the abolishment of slavery.</w:t>
      </w:r>
    </w:p>
    <w:p w14:paraId="4169B365" w14:textId="77777777" w:rsidR="0088341D" w:rsidRPr="008E2741" w:rsidRDefault="0088341D" w:rsidP="0088341D">
      <w:pPr>
        <w:pStyle w:val="ListParagraph"/>
        <w:ind w:left="1080"/>
        <w:jc w:val="both"/>
        <w:rPr>
          <w:rFonts w:cs="Vijaya"/>
          <w:sz w:val="24"/>
          <w:szCs w:val="24"/>
          <w:lang w:val="en-US" w:bidi="ta-IN"/>
        </w:rPr>
      </w:pPr>
    </w:p>
    <w:p w14:paraId="0F13F453" w14:textId="77777777" w:rsidR="0088341D" w:rsidRDefault="0088341D" w:rsidP="0088341D">
      <w:pPr>
        <w:pStyle w:val="ListParagraph"/>
        <w:numPr>
          <w:ilvl w:val="0"/>
          <w:numId w:val="3"/>
        </w:numPr>
        <w:ind w:left="1134" w:hanging="708"/>
        <w:jc w:val="both"/>
        <w:rPr>
          <w:rFonts w:cs="Vijaya"/>
          <w:sz w:val="24"/>
          <w:szCs w:val="24"/>
          <w:lang w:val="en-US" w:bidi="ta-IN"/>
        </w:rPr>
      </w:pPr>
      <w:r w:rsidRPr="008E2741">
        <w:rPr>
          <w:rFonts w:cs="Vijaya"/>
          <w:sz w:val="24"/>
          <w:szCs w:val="24"/>
          <w:cs/>
          <w:lang w:val="en-US" w:bidi="ta-IN"/>
        </w:rPr>
        <w:t>புலிக்கு</w:t>
      </w:r>
      <w:r w:rsidRPr="008E2741">
        <w:rPr>
          <w:rFonts w:cs="Vijaya"/>
          <w:sz w:val="24"/>
          <w:szCs w:val="24"/>
          <w:lang w:val="en-US" w:bidi="ta-IN"/>
        </w:rPr>
        <w:t xml:space="preserve"> (</w:t>
      </w:r>
      <w:r w:rsidRPr="008E2741">
        <w:rPr>
          <w:rFonts w:cs="Vijaya"/>
          <w:i/>
          <w:iCs/>
          <w:sz w:val="24"/>
          <w:szCs w:val="24"/>
          <w:lang w:val="en-US" w:bidi="ta-IN"/>
        </w:rPr>
        <w:t>pulikku</w:t>
      </w:r>
      <w:r w:rsidRPr="008E2741">
        <w:rPr>
          <w:rFonts w:cs="Vijaya"/>
          <w:sz w:val="24"/>
          <w:szCs w:val="24"/>
          <w:lang w:val="en-US" w:bidi="ta-IN"/>
        </w:rPr>
        <w:t>, to a tiger / for a tiger)</w:t>
      </w:r>
    </w:p>
    <w:p w14:paraId="0B90C456" w14:textId="77777777" w:rsidR="0088341D" w:rsidRPr="00530943" w:rsidRDefault="0088341D" w:rsidP="0088341D">
      <w:pPr>
        <w:pStyle w:val="ListParagraph"/>
        <w:ind w:left="1134"/>
        <w:jc w:val="both"/>
        <w:rPr>
          <w:rFonts w:cs="Vijaya"/>
          <w:sz w:val="24"/>
          <w:szCs w:val="24"/>
          <w:lang w:val="en-US" w:bidi="ta-IN"/>
        </w:rPr>
      </w:pPr>
    </w:p>
    <w:p w14:paraId="4BC8C2DA" w14:textId="77777777" w:rsidR="0088341D" w:rsidRPr="008E2741" w:rsidRDefault="0088341D" w:rsidP="0088341D">
      <w:pPr>
        <w:pStyle w:val="ListParagraph"/>
        <w:numPr>
          <w:ilvl w:val="0"/>
          <w:numId w:val="3"/>
        </w:numPr>
        <w:ind w:left="993" w:hanging="567"/>
        <w:jc w:val="both"/>
        <w:rPr>
          <w:rFonts w:cs="Vijaya"/>
          <w:b/>
          <w:bCs/>
          <w:sz w:val="24"/>
          <w:szCs w:val="24"/>
          <w:lang w:val="en-US" w:bidi="ta-IN"/>
        </w:rPr>
      </w:pPr>
      <w:r>
        <w:rPr>
          <w:rFonts w:cs="Vijaya"/>
          <w:sz w:val="24"/>
          <w:szCs w:val="24"/>
          <w:lang w:val="en-US" w:bidi="ta-IN"/>
        </w:rPr>
        <w:t xml:space="preserve"> </w:t>
      </w:r>
      <w:r w:rsidRPr="008E2741">
        <w:rPr>
          <w:rFonts w:cs="Vijaya"/>
          <w:sz w:val="24"/>
          <w:szCs w:val="24"/>
          <w:cs/>
          <w:lang w:val="en-US" w:bidi="ta-IN"/>
        </w:rPr>
        <w:t>நிலங்களை</w:t>
      </w:r>
      <w:r>
        <w:rPr>
          <w:rFonts w:cs="Vijaya"/>
          <w:sz w:val="24"/>
          <w:szCs w:val="24"/>
          <w:lang w:val="en-US" w:bidi="ta-IN"/>
        </w:rPr>
        <w:tab/>
      </w:r>
      <w:r w:rsidRPr="008E2741">
        <w:rPr>
          <w:rFonts w:cs="Vijaya"/>
          <w:sz w:val="24"/>
          <w:szCs w:val="24"/>
          <w:cs/>
          <w:lang w:val="en-US" w:bidi="ta-IN"/>
        </w:rPr>
        <w:t>வாங்கியவர்கள்</w:t>
      </w:r>
      <w:r>
        <w:rPr>
          <w:rFonts w:cs="Vijaya"/>
          <w:sz w:val="24"/>
          <w:szCs w:val="24"/>
          <w:lang w:val="en-US" w:bidi="ta-IN"/>
        </w:rPr>
        <w:tab/>
      </w:r>
      <w:r w:rsidRPr="008E2741">
        <w:rPr>
          <w:rFonts w:cs="Vijaya"/>
          <w:b/>
          <w:bCs/>
          <w:sz w:val="24"/>
          <w:szCs w:val="24"/>
          <w:cs/>
          <w:lang w:val="en-US" w:bidi="ta-IN"/>
        </w:rPr>
        <w:t>பணத்தை</w:t>
      </w:r>
      <w:r w:rsidRPr="008E2741">
        <w:rPr>
          <w:rFonts w:cs="Vijaya"/>
          <w:b/>
          <w:bCs/>
          <w:sz w:val="24"/>
          <w:szCs w:val="24"/>
          <w:lang w:val="en-US" w:bidi="ta-IN"/>
        </w:rPr>
        <w:tab/>
      </w:r>
      <w:r w:rsidRPr="008E2741">
        <w:rPr>
          <w:rFonts w:cs="Vijaya"/>
          <w:b/>
          <w:bCs/>
          <w:sz w:val="24"/>
          <w:szCs w:val="24"/>
          <w:cs/>
          <w:lang w:val="en-US" w:bidi="ta-IN"/>
        </w:rPr>
        <w:t>இழந்து</w:t>
      </w:r>
      <w:r w:rsidRPr="008E2741">
        <w:rPr>
          <w:rFonts w:cs="Vijaya"/>
          <w:b/>
          <w:bCs/>
          <w:sz w:val="24"/>
          <w:szCs w:val="24"/>
          <w:lang w:val="en-US"/>
        </w:rPr>
        <w:t>,</w:t>
      </w:r>
      <w:r w:rsidRPr="008E2741">
        <w:rPr>
          <w:rFonts w:cs="Vijaya"/>
          <w:b/>
          <w:bCs/>
          <w:sz w:val="24"/>
          <w:szCs w:val="24"/>
          <w:lang w:val="en-US"/>
        </w:rPr>
        <w:tab/>
      </w:r>
      <w:r w:rsidRPr="008E2741">
        <w:rPr>
          <w:rFonts w:cs="Vijaya"/>
          <w:b/>
          <w:bCs/>
          <w:sz w:val="24"/>
          <w:szCs w:val="24"/>
          <w:cs/>
          <w:lang w:val="en-US" w:bidi="ta-IN"/>
        </w:rPr>
        <w:t xml:space="preserve">நிலத்தையும் </w:t>
      </w:r>
    </w:p>
    <w:p w14:paraId="6FE7F418" w14:textId="77777777" w:rsidR="0088341D" w:rsidRPr="008E2741" w:rsidRDefault="0088341D" w:rsidP="0088341D">
      <w:pPr>
        <w:pStyle w:val="ListParagraph"/>
        <w:ind w:left="1080"/>
        <w:jc w:val="both"/>
        <w:rPr>
          <w:rFonts w:cs="Vijaya"/>
          <w:b/>
          <w:bCs/>
          <w:i/>
          <w:iCs/>
          <w:sz w:val="24"/>
          <w:szCs w:val="24"/>
          <w:lang w:val="en-US" w:bidi="ta-IN"/>
        </w:rPr>
      </w:pPr>
      <w:r w:rsidRPr="008E2741">
        <w:rPr>
          <w:rFonts w:cs="Vijaya"/>
          <w:i/>
          <w:iCs/>
          <w:sz w:val="24"/>
          <w:szCs w:val="24"/>
          <w:lang w:val="en-US" w:bidi="ta-IN"/>
        </w:rPr>
        <w:t>nilangalai</w:t>
      </w:r>
      <w:r w:rsidRPr="008E2741">
        <w:rPr>
          <w:rFonts w:cs="Vijaya"/>
          <w:i/>
          <w:iCs/>
          <w:sz w:val="24"/>
          <w:szCs w:val="24"/>
          <w:lang w:val="en-US" w:bidi="ta-IN"/>
        </w:rPr>
        <w:tab/>
        <w:t>vaangiyavargal</w:t>
      </w:r>
      <w:r w:rsidRPr="008E2741">
        <w:rPr>
          <w:rFonts w:cs="Vijaya"/>
          <w:i/>
          <w:iCs/>
          <w:sz w:val="24"/>
          <w:szCs w:val="24"/>
          <w:lang w:val="en-US" w:bidi="ta-IN"/>
        </w:rPr>
        <w:tab/>
      </w:r>
      <w:r w:rsidRPr="008E2741">
        <w:rPr>
          <w:rFonts w:cs="Vijaya"/>
          <w:b/>
          <w:bCs/>
          <w:i/>
          <w:iCs/>
          <w:sz w:val="24"/>
          <w:szCs w:val="24"/>
          <w:lang w:val="en-US" w:bidi="ta-IN"/>
        </w:rPr>
        <w:t>panathai</w:t>
      </w:r>
      <w:r w:rsidRPr="008E2741">
        <w:rPr>
          <w:rFonts w:cs="Vijaya"/>
          <w:b/>
          <w:bCs/>
          <w:i/>
          <w:iCs/>
          <w:sz w:val="24"/>
          <w:szCs w:val="24"/>
          <w:lang w:val="en-US" w:bidi="ta-IN"/>
        </w:rPr>
        <w:tab/>
        <w:t>izhandhu</w:t>
      </w:r>
      <w:r w:rsidRPr="008E2741">
        <w:rPr>
          <w:rFonts w:cs="Vijaya"/>
          <w:b/>
          <w:bCs/>
          <w:i/>
          <w:iCs/>
          <w:sz w:val="24"/>
          <w:szCs w:val="24"/>
          <w:lang w:val="en-US" w:bidi="ta-IN"/>
        </w:rPr>
        <w:tab/>
        <w:t>nilathaiyum</w:t>
      </w:r>
    </w:p>
    <w:p w14:paraId="308C20D3" w14:textId="77777777" w:rsidR="0088341D" w:rsidRPr="0024487F" w:rsidRDefault="0088341D" w:rsidP="0088341D">
      <w:pPr>
        <w:pStyle w:val="ListParagraph"/>
        <w:ind w:left="1080"/>
        <w:jc w:val="both"/>
        <w:rPr>
          <w:rFonts w:cs="Vijaya"/>
          <w:b/>
          <w:bCs/>
          <w:sz w:val="24"/>
          <w:szCs w:val="24"/>
          <w:lang w:val="en-US" w:bidi="ta-IN"/>
        </w:rPr>
      </w:pPr>
      <w:r w:rsidRPr="008E2741">
        <w:rPr>
          <w:rFonts w:cs="Vijaya"/>
          <w:sz w:val="24"/>
          <w:szCs w:val="24"/>
          <w:lang w:val="en-US" w:bidi="ta-IN"/>
        </w:rPr>
        <w:t>lands</w:t>
      </w:r>
      <w:r w:rsidRPr="008E2741">
        <w:rPr>
          <w:rFonts w:cs="Vijaya"/>
          <w:sz w:val="24"/>
          <w:szCs w:val="24"/>
          <w:lang w:val="en-US" w:bidi="ta-IN"/>
        </w:rPr>
        <w:tab/>
        <w:t>those.who.bought (S)</w:t>
      </w:r>
      <w:r w:rsidRPr="008E2741">
        <w:rPr>
          <w:rFonts w:cs="Vijaya"/>
          <w:sz w:val="24"/>
          <w:szCs w:val="24"/>
          <w:lang w:val="en-US" w:bidi="ta-IN"/>
        </w:rPr>
        <w:tab/>
      </w:r>
      <w:r w:rsidRPr="008E2741">
        <w:rPr>
          <w:rFonts w:cs="Vijaya"/>
          <w:b/>
          <w:bCs/>
          <w:sz w:val="24"/>
          <w:szCs w:val="24"/>
          <w:lang w:val="en-US" w:bidi="ta-IN"/>
        </w:rPr>
        <w:t>money</w:t>
      </w:r>
      <w:r w:rsidRPr="008E2741">
        <w:rPr>
          <w:rFonts w:cs="Vijaya"/>
          <w:b/>
          <w:bCs/>
          <w:sz w:val="24"/>
          <w:szCs w:val="24"/>
          <w:lang w:val="en-US" w:bidi="ta-IN"/>
        </w:rPr>
        <w:tab/>
      </w:r>
      <w:r w:rsidRPr="008E2741">
        <w:rPr>
          <w:rFonts w:cs="Vijaya"/>
          <w:b/>
          <w:bCs/>
          <w:sz w:val="24"/>
          <w:szCs w:val="24"/>
          <w:lang w:val="en-US" w:bidi="ta-IN"/>
        </w:rPr>
        <w:tab/>
        <w:t>having.lost</w:t>
      </w:r>
      <w:r w:rsidRPr="008E2741">
        <w:rPr>
          <w:rFonts w:cs="Vijaya"/>
          <w:b/>
          <w:bCs/>
          <w:sz w:val="24"/>
          <w:szCs w:val="24"/>
          <w:lang w:val="en-US" w:bidi="ta-IN"/>
        </w:rPr>
        <w:tab/>
        <w:t>land</w:t>
      </w:r>
    </w:p>
    <w:p w14:paraId="0AD40BE8" w14:textId="77777777" w:rsidR="0088341D" w:rsidRPr="008E2741" w:rsidRDefault="0088341D" w:rsidP="0088341D">
      <w:pPr>
        <w:pStyle w:val="ListParagraph"/>
        <w:ind w:left="1080"/>
        <w:jc w:val="both"/>
        <w:rPr>
          <w:rFonts w:cs="Vijaya"/>
          <w:b/>
          <w:bCs/>
          <w:sz w:val="24"/>
          <w:szCs w:val="24"/>
          <w:lang w:val="en-US" w:bidi="ta-IN"/>
        </w:rPr>
      </w:pPr>
    </w:p>
    <w:p w14:paraId="03D9812D" w14:textId="77777777" w:rsidR="0088341D" w:rsidRPr="008E2741" w:rsidRDefault="0088341D" w:rsidP="0088341D">
      <w:pPr>
        <w:pStyle w:val="ListParagraph"/>
        <w:ind w:left="1080"/>
        <w:jc w:val="both"/>
        <w:rPr>
          <w:rFonts w:cs="Vijaya"/>
          <w:sz w:val="24"/>
          <w:szCs w:val="24"/>
          <w:lang w:val="en-US" w:bidi="ta-IN"/>
        </w:rPr>
      </w:pPr>
      <w:r w:rsidRPr="008E2741">
        <w:rPr>
          <w:rFonts w:cs="Vijaya"/>
          <w:b/>
          <w:bCs/>
          <w:sz w:val="24"/>
          <w:szCs w:val="24"/>
          <w:cs/>
          <w:lang w:val="en-US" w:bidi="ta-IN"/>
        </w:rPr>
        <w:t>இழந்து</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தவிக்கிறார்கள்.</w:t>
      </w:r>
    </w:p>
    <w:p w14:paraId="4A3D502C"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b/>
          <w:bCs/>
          <w:i/>
          <w:iCs/>
          <w:sz w:val="24"/>
          <w:szCs w:val="24"/>
          <w:lang w:val="en-US" w:bidi="ta-IN"/>
        </w:rPr>
        <w:t>izhandhu</w:t>
      </w:r>
      <w:r w:rsidRPr="008E2741">
        <w:rPr>
          <w:rFonts w:cs="Vijaya"/>
          <w:i/>
          <w:iCs/>
          <w:sz w:val="24"/>
          <w:szCs w:val="24"/>
          <w:lang w:val="en-US" w:bidi="ta-IN"/>
        </w:rPr>
        <w:tab/>
      </w:r>
      <w:r w:rsidRPr="008E2741">
        <w:rPr>
          <w:rFonts w:cs="Vijaya"/>
          <w:i/>
          <w:iCs/>
          <w:sz w:val="24"/>
          <w:szCs w:val="24"/>
          <w:lang w:val="en-US" w:bidi="ta-IN"/>
        </w:rPr>
        <w:tab/>
        <w:t>thavikiraargal.</w:t>
      </w:r>
    </w:p>
    <w:p w14:paraId="2D3983FF" w14:textId="77777777" w:rsidR="0088341D" w:rsidRPr="00FE496E"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having.lost (O)</w:t>
      </w:r>
      <w:r w:rsidRPr="008E2741">
        <w:rPr>
          <w:rFonts w:cs="Vijaya"/>
          <w:sz w:val="24"/>
          <w:szCs w:val="24"/>
          <w:lang w:val="en-US" w:bidi="ta-IN"/>
        </w:rPr>
        <w:tab/>
        <w:t>are.suffering (V).</w:t>
      </w:r>
    </w:p>
    <w:p w14:paraId="1289A994" w14:textId="77777777" w:rsidR="0088341D"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Having lost the money and land</w:t>
      </w:r>
      <w:r w:rsidRPr="008E2741">
        <w:rPr>
          <w:rFonts w:cs="Vijaya"/>
          <w:sz w:val="24"/>
          <w:szCs w:val="24"/>
          <w:lang w:val="en-US" w:bidi="ta-IN"/>
        </w:rPr>
        <w:t>, those who bought the lands are suffering.</w:t>
      </w:r>
    </w:p>
    <w:p w14:paraId="463B415F" w14:textId="77777777" w:rsidR="0088341D" w:rsidRPr="00530943" w:rsidRDefault="0088341D" w:rsidP="0088341D">
      <w:pPr>
        <w:pStyle w:val="ListParagraph"/>
        <w:ind w:left="1080"/>
        <w:jc w:val="both"/>
        <w:rPr>
          <w:rFonts w:cs="Vijaya"/>
          <w:sz w:val="24"/>
          <w:szCs w:val="24"/>
          <w:lang w:val="en-US" w:bidi="ta-IN"/>
        </w:rPr>
      </w:pPr>
    </w:p>
    <w:p w14:paraId="6A47B299" w14:textId="77777777" w:rsidR="0088341D" w:rsidRPr="002865D3" w:rsidRDefault="0088341D" w:rsidP="0088341D">
      <w:pPr>
        <w:pStyle w:val="ListParagraph"/>
        <w:numPr>
          <w:ilvl w:val="0"/>
          <w:numId w:val="3"/>
        </w:numPr>
        <w:ind w:left="993" w:hanging="567"/>
        <w:jc w:val="both"/>
        <w:rPr>
          <w:rFonts w:cs="Vijaya"/>
          <w:sz w:val="24"/>
          <w:szCs w:val="24"/>
          <w:lang w:val="en-US" w:bidi="ta-IN"/>
        </w:rPr>
      </w:pPr>
      <w:r w:rsidRPr="008E2741">
        <w:rPr>
          <w:rFonts w:cs="Vijaya"/>
          <w:sz w:val="24"/>
          <w:szCs w:val="24"/>
          <w:cs/>
          <w:lang w:val="en-US" w:bidi="ta-IN"/>
        </w:rPr>
        <w:t>அப்போது</w:t>
      </w:r>
      <w:r>
        <w:rPr>
          <w:rFonts w:cs="Vijaya"/>
          <w:sz w:val="24"/>
          <w:szCs w:val="24"/>
          <w:lang w:val="en-US" w:bidi="ta-IN"/>
        </w:rPr>
        <w:tab/>
      </w:r>
      <w:r>
        <w:rPr>
          <w:rFonts w:cs="Vijaya"/>
          <w:sz w:val="24"/>
          <w:szCs w:val="24"/>
          <w:lang w:val="en-US" w:bidi="ta-IN"/>
        </w:rPr>
        <w:tab/>
      </w:r>
      <w:r w:rsidRPr="008E2741">
        <w:rPr>
          <w:rFonts w:cs="Vijaya"/>
          <w:sz w:val="24"/>
          <w:szCs w:val="24"/>
          <w:cs/>
          <w:lang w:val="en-US" w:bidi="ta-IN"/>
        </w:rPr>
        <w:t>சம்பந்தர்</w:t>
      </w:r>
      <w:r w:rsidRPr="008E2741">
        <w:rPr>
          <w:rFonts w:cs="Vijaya"/>
          <w:sz w:val="24"/>
          <w:szCs w:val="24"/>
          <w:lang w:val="en-US"/>
        </w:rPr>
        <w:t xml:space="preserve">, </w:t>
      </w:r>
      <w:r w:rsidRPr="008E2741">
        <w:rPr>
          <w:rFonts w:cs="Vijaya"/>
          <w:sz w:val="24"/>
          <w:szCs w:val="24"/>
          <w:lang w:val="en-US"/>
        </w:rPr>
        <w:tab/>
      </w:r>
      <w:r>
        <w:rPr>
          <w:rFonts w:cs="Vijaya"/>
          <w:sz w:val="24"/>
          <w:szCs w:val="24"/>
          <w:lang w:val="en-US"/>
        </w:rPr>
        <w:tab/>
      </w:r>
      <w:r w:rsidRPr="008E2741">
        <w:rPr>
          <w:rFonts w:cs="Vijaya"/>
          <w:b/>
          <w:bCs/>
          <w:sz w:val="24"/>
          <w:szCs w:val="24"/>
          <w:cs/>
          <w:lang w:val="en-US" w:bidi="ta-IN"/>
        </w:rPr>
        <w:t xml:space="preserve">தந்தையைக் </w:t>
      </w:r>
      <w:r w:rsidRPr="008E2741">
        <w:rPr>
          <w:rFonts w:cs="Vijaya"/>
          <w:b/>
          <w:bCs/>
          <w:sz w:val="24"/>
          <w:szCs w:val="24"/>
          <w:lang w:val="en-US" w:bidi="ta-IN"/>
        </w:rPr>
        <w:tab/>
      </w:r>
      <w:r w:rsidRPr="008E2741">
        <w:rPr>
          <w:rFonts w:cs="Vijaya"/>
          <w:b/>
          <w:bCs/>
          <w:sz w:val="24"/>
          <w:szCs w:val="24"/>
          <w:cs/>
          <w:lang w:val="en-US" w:bidi="ta-IN"/>
        </w:rPr>
        <w:t>காணாமல்</w:t>
      </w:r>
    </w:p>
    <w:p w14:paraId="5B9B96A9" w14:textId="77777777" w:rsidR="0088341D" w:rsidRDefault="0088341D" w:rsidP="0088341D">
      <w:pPr>
        <w:pStyle w:val="ListParagraph"/>
        <w:ind w:left="993"/>
        <w:jc w:val="both"/>
        <w:rPr>
          <w:rFonts w:cs="Vijaya"/>
          <w:i/>
          <w:iCs/>
          <w:sz w:val="24"/>
          <w:szCs w:val="24"/>
          <w:lang w:val="en-US" w:bidi="ta-IN"/>
        </w:rPr>
      </w:pPr>
      <w:r>
        <w:rPr>
          <w:rFonts w:cs="Vijaya"/>
          <w:i/>
          <w:iCs/>
          <w:sz w:val="24"/>
          <w:szCs w:val="24"/>
          <w:lang w:val="en-US" w:bidi="ta-IN"/>
        </w:rPr>
        <w:t xml:space="preserve"> </w:t>
      </w:r>
      <w:r w:rsidRPr="008E2741">
        <w:rPr>
          <w:rFonts w:cs="Vijaya"/>
          <w:i/>
          <w:iCs/>
          <w:sz w:val="24"/>
          <w:szCs w:val="24"/>
          <w:lang w:val="en-US" w:bidi="ta-IN"/>
        </w:rPr>
        <w:t>appodhu</w:t>
      </w:r>
      <w:r w:rsidRPr="008E2741">
        <w:rPr>
          <w:rFonts w:cs="Vijaya"/>
          <w:i/>
          <w:iCs/>
          <w:sz w:val="24"/>
          <w:szCs w:val="24"/>
          <w:lang w:val="en-US" w:bidi="ta-IN"/>
        </w:rPr>
        <w:tab/>
      </w:r>
      <w:r>
        <w:rPr>
          <w:rFonts w:cs="Vijaya"/>
          <w:i/>
          <w:iCs/>
          <w:sz w:val="24"/>
          <w:szCs w:val="24"/>
          <w:lang w:val="en-US" w:bidi="ta-IN"/>
        </w:rPr>
        <w:tab/>
      </w:r>
      <w:r w:rsidRPr="008E2741">
        <w:rPr>
          <w:rFonts w:cs="Vijaya"/>
          <w:i/>
          <w:iCs/>
          <w:sz w:val="24"/>
          <w:szCs w:val="24"/>
          <w:lang w:val="en-US" w:bidi="ta-IN"/>
        </w:rPr>
        <w:t>sambandhar</w:t>
      </w:r>
      <w:r w:rsidRPr="008E2741">
        <w:rPr>
          <w:rFonts w:cs="Vijaya"/>
          <w:i/>
          <w:iCs/>
          <w:sz w:val="24"/>
          <w:szCs w:val="24"/>
          <w:lang w:val="en-US" w:bidi="ta-IN"/>
        </w:rPr>
        <w:tab/>
      </w:r>
      <w:r>
        <w:rPr>
          <w:rFonts w:cs="Vijaya"/>
          <w:i/>
          <w:iCs/>
          <w:sz w:val="24"/>
          <w:szCs w:val="24"/>
          <w:lang w:val="en-US" w:bidi="ta-IN"/>
        </w:rPr>
        <w:tab/>
      </w:r>
      <w:r w:rsidRPr="008E2741">
        <w:rPr>
          <w:rFonts w:cs="Vijaya"/>
          <w:b/>
          <w:bCs/>
          <w:i/>
          <w:iCs/>
          <w:sz w:val="24"/>
          <w:szCs w:val="24"/>
          <w:lang w:val="en-US" w:bidi="ta-IN"/>
        </w:rPr>
        <w:t>thandhaiyai</w:t>
      </w:r>
      <w:r w:rsidRPr="008E2741">
        <w:rPr>
          <w:rFonts w:cs="Vijaya"/>
          <w:b/>
          <w:bCs/>
          <w:i/>
          <w:iCs/>
          <w:sz w:val="24"/>
          <w:szCs w:val="24"/>
          <w:lang w:val="en-US" w:bidi="ta-IN"/>
        </w:rPr>
        <w:tab/>
        <w:t>kaanaamal</w:t>
      </w:r>
      <w:r w:rsidRPr="008E2741">
        <w:rPr>
          <w:rFonts w:cs="Vijaya"/>
          <w:i/>
          <w:iCs/>
          <w:sz w:val="24"/>
          <w:szCs w:val="24"/>
          <w:lang w:val="en-US" w:bidi="ta-IN"/>
        </w:rPr>
        <w:tab/>
      </w:r>
    </w:p>
    <w:p w14:paraId="7AEFADA1" w14:textId="77777777" w:rsidR="0088341D" w:rsidRDefault="0088341D" w:rsidP="0088341D">
      <w:pPr>
        <w:pStyle w:val="ListParagraph"/>
        <w:ind w:left="993"/>
        <w:jc w:val="both"/>
        <w:rPr>
          <w:rFonts w:cs="Vijaya"/>
          <w:b/>
          <w:bCs/>
          <w:sz w:val="24"/>
          <w:szCs w:val="24"/>
          <w:lang w:val="en-US" w:bidi="ta-IN"/>
        </w:rPr>
      </w:pPr>
      <w:r w:rsidRPr="008E2741">
        <w:rPr>
          <w:rFonts w:cs="Vijaya"/>
          <w:sz w:val="24"/>
          <w:szCs w:val="24"/>
          <w:lang w:val="en-US" w:bidi="ta-IN"/>
        </w:rPr>
        <w:t>that.time</w:t>
      </w:r>
      <w:r w:rsidRPr="008E2741">
        <w:rPr>
          <w:rFonts w:cs="Vijaya"/>
          <w:sz w:val="24"/>
          <w:szCs w:val="24"/>
          <w:lang w:val="en-US" w:bidi="ta-IN"/>
        </w:rPr>
        <w:tab/>
      </w:r>
      <w:r>
        <w:rPr>
          <w:rFonts w:cs="Vijaya"/>
          <w:sz w:val="24"/>
          <w:szCs w:val="24"/>
          <w:lang w:val="en-US" w:bidi="ta-IN"/>
        </w:rPr>
        <w:tab/>
      </w:r>
      <w:r w:rsidRPr="008E2741">
        <w:rPr>
          <w:rFonts w:cs="Vijaya"/>
          <w:sz w:val="24"/>
          <w:szCs w:val="24"/>
          <w:lang w:val="en-US" w:bidi="ta-IN"/>
        </w:rPr>
        <w:t>Sambandhar (S)</w:t>
      </w:r>
      <w:r w:rsidRPr="008E2741">
        <w:rPr>
          <w:rFonts w:cs="Vijaya"/>
          <w:sz w:val="24"/>
          <w:szCs w:val="24"/>
          <w:lang w:val="en-US" w:bidi="ta-IN"/>
        </w:rPr>
        <w:tab/>
      </w:r>
      <w:r w:rsidRPr="008E2741">
        <w:rPr>
          <w:rFonts w:cs="Vijaya"/>
          <w:b/>
          <w:bCs/>
          <w:sz w:val="24"/>
          <w:szCs w:val="24"/>
          <w:lang w:val="en-US" w:bidi="ta-IN"/>
        </w:rPr>
        <w:t>father</w:t>
      </w:r>
      <w:r w:rsidRPr="008E2741">
        <w:rPr>
          <w:rFonts w:cs="Vijaya"/>
          <w:b/>
          <w:bCs/>
          <w:sz w:val="24"/>
          <w:szCs w:val="24"/>
          <w:lang w:val="en-US" w:bidi="ta-IN"/>
        </w:rPr>
        <w:tab/>
      </w:r>
      <w:r w:rsidRPr="008E2741">
        <w:rPr>
          <w:rFonts w:cs="Vijaya"/>
          <w:b/>
          <w:bCs/>
          <w:sz w:val="24"/>
          <w:szCs w:val="24"/>
          <w:lang w:val="en-US" w:bidi="ta-IN"/>
        </w:rPr>
        <w:tab/>
        <w:t>not.having.found (O)</w:t>
      </w:r>
      <w:r w:rsidRPr="008E2741">
        <w:rPr>
          <w:rFonts w:cs="Vijaya"/>
          <w:b/>
          <w:bCs/>
          <w:sz w:val="24"/>
          <w:szCs w:val="24"/>
          <w:lang w:val="en-US" w:bidi="ta-IN"/>
        </w:rPr>
        <w:tab/>
      </w:r>
    </w:p>
    <w:p w14:paraId="57E4EA54" w14:textId="77777777" w:rsidR="0088341D" w:rsidRPr="00FD11CA" w:rsidRDefault="0088341D" w:rsidP="0088341D">
      <w:pPr>
        <w:pStyle w:val="ListParagraph"/>
        <w:ind w:left="993"/>
        <w:jc w:val="both"/>
        <w:rPr>
          <w:rFonts w:cs="Vijaya"/>
          <w:b/>
          <w:bCs/>
          <w:sz w:val="24"/>
          <w:szCs w:val="24"/>
          <w:lang w:val="en-US" w:bidi="ta-IN"/>
        </w:rPr>
      </w:pPr>
    </w:p>
    <w:p w14:paraId="03FE87A3" w14:textId="77777777" w:rsidR="0088341D" w:rsidRDefault="0088341D" w:rsidP="0088341D">
      <w:pPr>
        <w:pStyle w:val="ListParagraph"/>
        <w:ind w:left="993"/>
        <w:jc w:val="both"/>
        <w:rPr>
          <w:rFonts w:cs="Vijaya"/>
          <w:sz w:val="24"/>
          <w:szCs w:val="24"/>
          <w:lang w:val="en-US" w:bidi="ta-IN"/>
        </w:rPr>
      </w:pPr>
      <w:r w:rsidRPr="008E2741">
        <w:rPr>
          <w:rFonts w:cs="Vijaya"/>
          <w:sz w:val="24"/>
          <w:szCs w:val="24"/>
          <w:cs/>
          <w:lang w:val="en-US" w:bidi="ta-IN"/>
        </w:rPr>
        <w:t>திகைத்தார்.</w:t>
      </w:r>
    </w:p>
    <w:p w14:paraId="56A63A00" w14:textId="77777777" w:rsidR="0088341D" w:rsidRDefault="0088341D" w:rsidP="0088341D">
      <w:pPr>
        <w:pStyle w:val="ListParagraph"/>
        <w:ind w:left="993"/>
        <w:jc w:val="both"/>
        <w:rPr>
          <w:rFonts w:cs="Vijaya"/>
          <w:i/>
          <w:iCs/>
          <w:sz w:val="24"/>
          <w:szCs w:val="24"/>
          <w:lang w:val="en-US" w:bidi="ta-IN"/>
        </w:rPr>
      </w:pPr>
      <w:r w:rsidRPr="002865D3">
        <w:rPr>
          <w:rFonts w:cs="Vijaya"/>
          <w:i/>
          <w:iCs/>
          <w:sz w:val="24"/>
          <w:szCs w:val="24"/>
          <w:lang w:val="en-US" w:bidi="ta-IN"/>
        </w:rPr>
        <w:t>thigaithaar.</w:t>
      </w:r>
    </w:p>
    <w:p w14:paraId="420BFE46" w14:textId="77777777" w:rsidR="0088341D" w:rsidRPr="00FD11CA" w:rsidRDefault="0088341D" w:rsidP="0088341D">
      <w:pPr>
        <w:pStyle w:val="ListParagraph"/>
        <w:ind w:left="993"/>
        <w:jc w:val="both"/>
        <w:rPr>
          <w:rFonts w:cs="Vijaya"/>
          <w:sz w:val="24"/>
          <w:szCs w:val="24"/>
          <w:lang w:val="en-US" w:bidi="ta-IN"/>
        </w:rPr>
      </w:pPr>
      <w:r w:rsidRPr="002865D3">
        <w:rPr>
          <w:rFonts w:cs="Vijaya"/>
          <w:sz w:val="24"/>
          <w:szCs w:val="24"/>
          <w:lang w:val="en-US" w:bidi="ta-IN"/>
        </w:rPr>
        <w:t>was.shocked (V).</w:t>
      </w:r>
    </w:p>
    <w:p w14:paraId="612688F6" w14:textId="77777777" w:rsidR="0088341D"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lastRenderedPageBreak/>
        <w:t>Not having found the father</w:t>
      </w:r>
      <w:r w:rsidRPr="008E2741">
        <w:rPr>
          <w:rFonts w:cs="Vijaya"/>
          <w:sz w:val="24"/>
          <w:szCs w:val="24"/>
          <w:lang w:val="en-US" w:bidi="ta-IN"/>
        </w:rPr>
        <w:t>, Sambandhar was shocked that time.</w:t>
      </w:r>
    </w:p>
    <w:p w14:paraId="1E6134CA" w14:textId="77777777" w:rsidR="0088341D" w:rsidRDefault="0088341D" w:rsidP="0088341D">
      <w:pPr>
        <w:pStyle w:val="ListParagraph"/>
        <w:ind w:left="1080"/>
        <w:jc w:val="both"/>
        <w:rPr>
          <w:rFonts w:cs="Vijaya"/>
          <w:sz w:val="24"/>
          <w:szCs w:val="24"/>
          <w:lang w:val="en-US" w:bidi="ta-IN"/>
        </w:rPr>
      </w:pPr>
    </w:p>
    <w:p w14:paraId="1232E0AF" w14:textId="77777777" w:rsidR="0088341D" w:rsidRPr="008E2741" w:rsidRDefault="0088341D" w:rsidP="0088341D">
      <w:pPr>
        <w:pStyle w:val="ListParagraph"/>
        <w:ind w:left="1080"/>
        <w:jc w:val="both"/>
        <w:rPr>
          <w:rFonts w:cs="Vijaya"/>
          <w:sz w:val="24"/>
          <w:szCs w:val="24"/>
          <w:lang w:val="en-US" w:bidi="ta-IN"/>
        </w:rPr>
      </w:pPr>
    </w:p>
    <w:p w14:paraId="44E24F00" w14:textId="77777777" w:rsidR="0088341D" w:rsidRPr="008E2741" w:rsidRDefault="0088341D" w:rsidP="0088341D">
      <w:pPr>
        <w:pStyle w:val="ListParagraph"/>
        <w:ind w:left="1080"/>
        <w:jc w:val="both"/>
        <w:rPr>
          <w:rFonts w:cs="Vijaya"/>
          <w:sz w:val="24"/>
          <w:szCs w:val="24"/>
          <w:lang w:val="en-US" w:bidi="ta-IN"/>
        </w:rPr>
      </w:pPr>
    </w:p>
    <w:p w14:paraId="38FD7A08" w14:textId="77777777" w:rsidR="0088341D" w:rsidRPr="008E2741" w:rsidRDefault="0088341D" w:rsidP="0088341D">
      <w:pPr>
        <w:pStyle w:val="ListParagraph"/>
        <w:numPr>
          <w:ilvl w:val="0"/>
          <w:numId w:val="3"/>
        </w:numPr>
        <w:ind w:left="993" w:hanging="567"/>
        <w:jc w:val="both"/>
        <w:rPr>
          <w:rFonts w:cs="Vijaya"/>
          <w:sz w:val="24"/>
          <w:szCs w:val="24"/>
          <w:lang w:val="en-US" w:bidi="ta-IN"/>
        </w:rPr>
      </w:pPr>
      <w:r w:rsidRPr="008E2741">
        <w:rPr>
          <w:rFonts w:cs="Vijaya"/>
          <w:sz w:val="24"/>
          <w:szCs w:val="24"/>
          <w:lang w:val="en-US" w:bidi="ta-IN"/>
        </w:rPr>
        <w:t xml:space="preserve"> </w:t>
      </w:r>
      <w:r w:rsidRPr="008E2741">
        <w:rPr>
          <w:rFonts w:cs="Vijaya"/>
          <w:b/>
          <w:bCs/>
          <w:sz w:val="24"/>
          <w:szCs w:val="24"/>
          <w:cs/>
          <w:lang w:val="en-US" w:bidi="ta-IN"/>
        </w:rPr>
        <w:t xml:space="preserve">பணம் </w:t>
      </w:r>
      <w:r w:rsidRPr="008E2741">
        <w:rPr>
          <w:rFonts w:cs="Vijaya"/>
          <w:b/>
          <w:bCs/>
          <w:sz w:val="24"/>
          <w:szCs w:val="24"/>
          <w:lang w:val="en-US" w:bidi="ta-IN"/>
        </w:rPr>
        <w:tab/>
      </w:r>
      <w:r w:rsidRPr="008E2741">
        <w:rPr>
          <w:rFonts w:cs="Vijaya"/>
          <w:b/>
          <w:bCs/>
          <w:sz w:val="24"/>
          <w:szCs w:val="24"/>
          <w:cs/>
          <w:lang w:val="en-US" w:bidi="ta-IN"/>
        </w:rPr>
        <w:t xml:space="preserve">காணாமல் </w:t>
      </w:r>
      <w:r w:rsidRPr="008E2741">
        <w:rPr>
          <w:rFonts w:cs="Vijaya"/>
          <w:b/>
          <w:bCs/>
          <w:sz w:val="24"/>
          <w:szCs w:val="24"/>
          <w:lang w:val="en-US" w:bidi="ta-IN"/>
        </w:rPr>
        <w:tab/>
      </w:r>
      <w:r w:rsidRPr="008E2741">
        <w:rPr>
          <w:rFonts w:cs="Vijaya"/>
          <w:b/>
          <w:bCs/>
          <w:sz w:val="24"/>
          <w:szCs w:val="24"/>
          <w:cs/>
          <w:lang w:val="en-US" w:bidi="ta-IN"/>
        </w:rPr>
        <w:t>போனதால்</w:t>
      </w:r>
      <w:r w:rsidRPr="008E2741">
        <w:rPr>
          <w:rFonts w:cs="Vijaya"/>
          <w:sz w:val="24"/>
          <w:szCs w:val="24"/>
          <w:cs/>
          <w:lang w:val="en-US" w:bidi="ta-IN"/>
        </w:rPr>
        <w:t xml:space="preserve"> </w:t>
      </w:r>
      <w:r w:rsidRPr="008E2741">
        <w:rPr>
          <w:rFonts w:cs="Vijaya"/>
          <w:sz w:val="24"/>
          <w:szCs w:val="24"/>
          <w:lang w:val="en-US" w:bidi="ta-IN"/>
        </w:rPr>
        <w:tab/>
        <w:t xml:space="preserve">       </w:t>
      </w:r>
      <w:r w:rsidRPr="008E2741">
        <w:rPr>
          <w:rFonts w:cs="Vijaya"/>
          <w:sz w:val="24"/>
          <w:szCs w:val="24"/>
          <w:cs/>
          <w:lang w:val="en-US" w:bidi="ta-IN"/>
        </w:rPr>
        <w:t xml:space="preserve">அனைவரும் </w:t>
      </w:r>
    </w:p>
    <w:p w14:paraId="6F3F663C" w14:textId="77777777" w:rsidR="0088341D" w:rsidRPr="008E2741" w:rsidRDefault="0088341D" w:rsidP="0088341D">
      <w:pPr>
        <w:pStyle w:val="ListParagraph"/>
        <w:ind w:left="1080"/>
        <w:jc w:val="both"/>
        <w:rPr>
          <w:rFonts w:cs="Vijaya"/>
          <w:sz w:val="24"/>
          <w:szCs w:val="24"/>
          <w:lang w:val="en-US" w:bidi="ta-IN"/>
        </w:rPr>
      </w:pPr>
      <w:r w:rsidRPr="008E2741">
        <w:rPr>
          <w:rFonts w:cs="Vijaya"/>
          <w:b/>
          <w:bCs/>
          <w:i/>
          <w:iCs/>
          <w:sz w:val="24"/>
          <w:szCs w:val="24"/>
          <w:lang w:val="en-US" w:bidi="ta-IN"/>
        </w:rPr>
        <w:t>panam</w:t>
      </w:r>
      <w:r w:rsidRPr="008E2741">
        <w:rPr>
          <w:rFonts w:cs="Vijaya"/>
          <w:b/>
          <w:bCs/>
          <w:i/>
          <w:iCs/>
          <w:sz w:val="24"/>
          <w:szCs w:val="24"/>
          <w:lang w:val="en-US" w:bidi="ta-IN"/>
        </w:rPr>
        <w:tab/>
        <w:t>kaanaamal</w:t>
      </w:r>
      <w:r w:rsidRPr="008E2741">
        <w:rPr>
          <w:rFonts w:cs="Vijaya"/>
          <w:b/>
          <w:bCs/>
          <w:i/>
          <w:iCs/>
          <w:sz w:val="24"/>
          <w:szCs w:val="24"/>
          <w:lang w:val="en-US" w:bidi="ta-IN"/>
        </w:rPr>
        <w:tab/>
        <w:t>ponadhaal</w:t>
      </w:r>
      <w:r w:rsidRPr="008E2741">
        <w:rPr>
          <w:rFonts w:cs="Vijaya"/>
          <w:i/>
          <w:iCs/>
          <w:sz w:val="24"/>
          <w:szCs w:val="24"/>
          <w:lang w:val="en-US" w:bidi="ta-IN"/>
        </w:rPr>
        <w:tab/>
        <w:t xml:space="preserve">       anaivarum</w:t>
      </w:r>
      <w:r w:rsidRPr="008E2741">
        <w:rPr>
          <w:rFonts w:cs="Vijaya"/>
          <w:sz w:val="24"/>
          <w:szCs w:val="24"/>
          <w:lang w:val="en-US" w:bidi="ta-IN"/>
        </w:rPr>
        <w:tab/>
      </w:r>
    </w:p>
    <w:p w14:paraId="6E420A20" w14:textId="77777777" w:rsidR="0088341D" w:rsidRPr="008E2741"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money</w:t>
      </w:r>
      <w:r w:rsidRPr="008E2741">
        <w:rPr>
          <w:rFonts w:cs="Vijaya"/>
          <w:b/>
          <w:bCs/>
          <w:sz w:val="24"/>
          <w:szCs w:val="24"/>
          <w:lang w:val="en-US" w:bidi="ta-IN"/>
        </w:rPr>
        <w:tab/>
        <w:t>missing</w:t>
      </w:r>
      <w:r w:rsidRPr="008E2741">
        <w:rPr>
          <w:rFonts w:cs="Vijaya"/>
          <w:b/>
          <w:bCs/>
          <w:sz w:val="24"/>
          <w:szCs w:val="24"/>
          <w:lang w:val="en-US" w:bidi="ta-IN"/>
        </w:rPr>
        <w:tab/>
        <w:t xml:space="preserve">because.went (O)    </w:t>
      </w:r>
      <w:r w:rsidRPr="008E2741">
        <w:rPr>
          <w:rFonts w:cs="Vijaya"/>
          <w:sz w:val="24"/>
          <w:szCs w:val="24"/>
          <w:lang w:val="en-US" w:bidi="ta-IN"/>
        </w:rPr>
        <w:t xml:space="preserve">everyone (S)    </w:t>
      </w:r>
    </w:p>
    <w:p w14:paraId="768B510D" w14:textId="77777777" w:rsidR="0088341D" w:rsidRPr="008E2741" w:rsidRDefault="0088341D" w:rsidP="0088341D">
      <w:pPr>
        <w:pStyle w:val="ListParagraph"/>
        <w:ind w:left="1080"/>
        <w:jc w:val="both"/>
        <w:rPr>
          <w:rFonts w:cs="Vijaya"/>
          <w:sz w:val="24"/>
          <w:szCs w:val="24"/>
          <w:lang w:val="en-US" w:bidi="ta-IN"/>
        </w:rPr>
      </w:pPr>
    </w:p>
    <w:p w14:paraId="59B1616C"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cs/>
          <w:lang w:val="en-US" w:bidi="ta-IN"/>
        </w:rPr>
        <w:t xml:space="preserve">செய்வதறியாது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திகைக்கிறார்கள்.</w:t>
      </w:r>
    </w:p>
    <w:p w14:paraId="04F35643" w14:textId="77777777" w:rsidR="0088341D" w:rsidRPr="008E2741" w:rsidRDefault="0088341D" w:rsidP="0088341D">
      <w:pPr>
        <w:pStyle w:val="ListParagraph"/>
        <w:ind w:left="1080"/>
        <w:jc w:val="both"/>
        <w:rPr>
          <w:rFonts w:cs="Vijaya"/>
          <w:sz w:val="24"/>
          <w:szCs w:val="24"/>
          <w:lang w:val="en-US" w:bidi="ta-IN"/>
        </w:rPr>
      </w:pPr>
      <w:r w:rsidRPr="008E2741">
        <w:rPr>
          <w:rFonts w:cs="Vijaya"/>
          <w:i/>
          <w:iCs/>
          <w:sz w:val="24"/>
          <w:szCs w:val="24"/>
          <w:lang w:val="en-US" w:bidi="ta-IN"/>
        </w:rPr>
        <w:t>seivadhariyaadhu</w:t>
      </w:r>
      <w:r w:rsidRPr="008E2741">
        <w:rPr>
          <w:rFonts w:cs="Vijaya"/>
          <w:i/>
          <w:iCs/>
          <w:sz w:val="24"/>
          <w:szCs w:val="24"/>
          <w:lang w:val="en-US" w:bidi="ta-IN"/>
        </w:rPr>
        <w:tab/>
      </w:r>
      <w:r w:rsidRPr="008E2741">
        <w:rPr>
          <w:rFonts w:cs="Vijaya"/>
          <w:i/>
          <w:iCs/>
          <w:sz w:val="24"/>
          <w:szCs w:val="24"/>
          <w:lang w:val="en-US" w:bidi="ta-IN"/>
        </w:rPr>
        <w:tab/>
        <w:t>thigaikiraargal</w:t>
      </w:r>
      <w:r w:rsidRPr="008E2741">
        <w:rPr>
          <w:rFonts w:cs="Vijaya"/>
          <w:sz w:val="24"/>
          <w:szCs w:val="24"/>
          <w:lang w:val="en-US" w:bidi="ta-IN"/>
        </w:rPr>
        <w:t>.</w:t>
      </w:r>
    </w:p>
    <w:p w14:paraId="0640FCA5" w14:textId="77777777" w:rsidR="0088341D" w:rsidRPr="00297E43" w:rsidRDefault="0088341D" w:rsidP="0088341D">
      <w:pPr>
        <w:pStyle w:val="ListParagraph"/>
        <w:ind w:left="1080"/>
        <w:jc w:val="both"/>
        <w:rPr>
          <w:rFonts w:cs="Vijaya"/>
          <w:sz w:val="24"/>
          <w:szCs w:val="24"/>
          <w:lang w:val="en-US" w:bidi="ta-IN"/>
        </w:rPr>
      </w:pPr>
      <w:r w:rsidRPr="008E2741">
        <w:rPr>
          <w:rFonts w:cs="Vijaya"/>
          <w:sz w:val="24"/>
          <w:szCs w:val="24"/>
          <w:lang w:val="en-US" w:bidi="ta-IN"/>
        </w:rPr>
        <w:t>not.having.known.to.do</w:t>
      </w:r>
      <w:r w:rsidRPr="008E2741">
        <w:rPr>
          <w:rFonts w:cs="Vijaya"/>
          <w:sz w:val="24"/>
          <w:szCs w:val="24"/>
          <w:lang w:val="en-US" w:bidi="ta-IN"/>
        </w:rPr>
        <w:tab/>
        <w:t>is.shocked (V).</w:t>
      </w:r>
    </w:p>
    <w:p w14:paraId="0628F12E"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Everyone is shocked </w:t>
      </w:r>
      <w:r w:rsidRPr="008E2741">
        <w:rPr>
          <w:rFonts w:cs="Vijaya"/>
          <w:b/>
          <w:bCs/>
          <w:sz w:val="24"/>
          <w:szCs w:val="24"/>
          <w:lang w:val="en-US" w:bidi="ta-IN"/>
        </w:rPr>
        <w:t>because the money went missing</w:t>
      </w:r>
      <w:r w:rsidRPr="008E2741">
        <w:rPr>
          <w:rFonts w:cs="Vijaya"/>
          <w:sz w:val="24"/>
          <w:szCs w:val="24"/>
          <w:lang w:val="en-US" w:bidi="ta-IN"/>
        </w:rPr>
        <w:t xml:space="preserve"> and don’t know what to do.</w:t>
      </w:r>
    </w:p>
    <w:p w14:paraId="6BB91DC4" w14:textId="77777777" w:rsidR="0088341D" w:rsidRPr="008E2741" w:rsidRDefault="0088341D" w:rsidP="0088341D">
      <w:pPr>
        <w:pStyle w:val="ListParagraph"/>
        <w:ind w:left="1080"/>
        <w:jc w:val="both"/>
        <w:rPr>
          <w:rFonts w:cs="Vijaya"/>
          <w:sz w:val="24"/>
          <w:szCs w:val="24"/>
          <w:lang w:val="en-US" w:bidi="ta-IN"/>
        </w:rPr>
      </w:pPr>
    </w:p>
    <w:p w14:paraId="37B7E0EA" w14:textId="77777777" w:rsidR="0088341D" w:rsidRDefault="0088341D" w:rsidP="0088341D">
      <w:pPr>
        <w:pStyle w:val="ListParagraph"/>
        <w:numPr>
          <w:ilvl w:val="0"/>
          <w:numId w:val="3"/>
        </w:numPr>
        <w:ind w:left="993" w:hanging="567"/>
        <w:jc w:val="both"/>
        <w:rPr>
          <w:rFonts w:cs="Vijaya"/>
          <w:b/>
          <w:bCs/>
          <w:sz w:val="24"/>
          <w:szCs w:val="24"/>
          <w:lang w:val="en-US" w:bidi="ta-IN"/>
        </w:rPr>
      </w:pPr>
      <w:r w:rsidRPr="008E2741">
        <w:rPr>
          <w:rFonts w:cs="Vijaya"/>
          <w:sz w:val="24"/>
          <w:szCs w:val="24"/>
          <w:cs/>
          <w:lang w:val="en-US" w:bidi="ta-IN"/>
        </w:rPr>
        <w:t>சிலர்</w:t>
      </w:r>
      <w:r w:rsidRPr="008E2741">
        <w:rPr>
          <w:rFonts w:cs="Vijaya"/>
          <w:b/>
          <w:bCs/>
          <w:sz w:val="24"/>
          <w:szCs w:val="24"/>
          <w:cs/>
          <w:lang w:val="en-US" w:bidi="ta-IN"/>
        </w:rPr>
        <w:t xml:space="preserve"> </w:t>
      </w:r>
      <w:r w:rsidRPr="008E2741">
        <w:rPr>
          <w:rFonts w:cs="Vijaya"/>
          <w:b/>
          <w:bCs/>
          <w:sz w:val="24"/>
          <w:szCs w:val="24"/>
          <w:lang w:val="en-US" w:bidi="ta-IN"/>
        </w:rPr>
        <w:tab/>
      </w:r>
      <w:r w:rsidRPr="008E2741">
        <w:rPr>
          <w:rFonts w:cs="Vijaya"/>
          <w:b/>
          <w:bCs/>
          <w:sz w:val="24"/>
          <w:szCs w:val="24"/>
          <w:cs/>
          <w:lang w:val="en-US" w:bidi="ta-IN"/>
        </w:rPr>
        <w:t xml:space="preserve">இவ்வளவு </w:t>
      </w:r>
      <w:r w:rsidRPr="008E2741">
        <w:rPr>
          <w:rFonts w:cs="Vijaya"/>
          <w:b/>
          <w:bCs/>
          <w:sz w:val="24"/>
          <w:szCs w:val="24"/>
          <w:lang w:val="en-US" w:bidi="ta-IN"/>
        </w:rPr>
        <w:tab/>
      </w:r>
      <w:r w:rsidRPr="008E2741">
        <w:rPr>
          <w:rFonts w:cs="Vijaya"/>
          <w:b/>
          <w:bCs/>
          <w:sz w:val="24"/>
          <w:szCs w:val="24"/>
          <w:cs/>
          <w:lang w:val="en-US" w:bidi="ta-IN"/>
        </w:rPr>
        <w:t xml:space="preserve">செழிப்பான </w:t>
      </w:r>
      <w:r w:rsidRPr="008E2741">
        <w:rPr>
          <w:rFonts w:cs="Vijaya"/>
          <w:b/>
          <w:bCs/>
          <w:sz w:val="24"/>
          <w:szCs w:val="24"/>
          <w:lang w:val="en-US" w:bidi="ta-IN"/>
        </w:rPr>
        <w:tab/>
      </w:r>
      <w:r w:rsidRPr="008E2741">
        <w:rPr>
          <w:rFonts w:cs="Vijaya"/>
          <w:b/>
          <w:bCs/>
          <w:sz w:val="24"/>
          <w:szCs w:val="24"/>
          <w:cs/>
          <w:lang w:val="en-US" w:bidi="ta-IN"/>
        </w:rPr>
        <w:t xml:space="preserve">இலக்கியம் </w:t>
      </w:r>
      <w:r w:rsidRPr="008E2741">
        <w:rPr>
          <w:rFonts w:cs="Vijaya"/>
          <w:b/>
          <w:bCs/>
          <w:sz w:val="24"/>
          <w:szCs w:val="24"/>
          <w:lang w:val="en-US" w:bidi="ta-IN"/>
        </w:rPr>
        <w:tab/>
      </w:r>
      <w:r w:rsidRPr="008E2741">
        <w:rPr>
          <w:rFonts w:cs="Vijaya"/>
          <w:b/>
          <w:bCs/>
          <w:sz w:val="24"/>
          <w:szCs w:val="24"/>
          <w:cs/>
          <w:lang w:val="en-US" w:bidi="ta-IN"/>
        </w:rPr>
        <w:t xml:space="preserve">தமிழில் </w:t>
      </w:r>
    </w:p>
    <w:p w14:paraId="243C3C76" w14:textId="77777777" w:rsidR="0088341D" w:rsidRDefault="0088341D" w:rsidP="0088341D">
      <w:pPr>
        <w:pStyle w:val="ListParagraph"/>
        <w:ind w:left="993"/>
        <w:jc w:val="both"/>
        <w:rPr>
          <w:rFonts w:cs="Vijaya"/>
          <w:b/>
          <w:bCs/>
          <w:i/>
          <w:iCs/>
          <w:sz w:val="24"/>
          <w:szCs w:val="24"/>
          <w:lang w:val="en-US" w:bidi="ta-IN"/>
        </w:rPr>
      </w:pPr>
      <w:r w:rsidRPr="008E2741">
        <w:rPr>
          <w:rFonts w:cs="Vijaya"/>
          <w:i/>
          <w:iCs/>
          <w:sz w:val="24"/>
          <w:szCs w:val="24"/>
          <w:lang w:val="en-US" w:bidi="ta-IN"/>
        </w:rPr>
        <w:t>silar</w:t>
      </w:r>
      <w:r w:rsidRPr="008E2741">
        <w:rPr>
          <w:rFonts w:cs="Vijaya"/>
          <w:b/>
          <w:bCs/>
          <w:i/>
          <w:iCs/>
          <w:sz w:val="24"/>
          <w:szCs w:val="24"/>
          <w:lang w:val="en-US" w:bidi="ta-IN"/>
        </w:rPr>
        <w:tab/>
      </w:r>
      <w:r>
        <w:rPr>
          <w:rFonts w:cs="Vijaya"/>
          <w:b/>
          <w:bCs/>
          <w:i/>
          <w:iCs/>
          <w:sz w:val="24"/>
          <w:szCs w:val="24"/>
          <w:lang w:val="en-US" w:bidi="ta-IN"/>
        </w:rPr>
        <w:tab/>
      </w:r>
      <w:r w:rsidRPr="008E2741">
        <w:rPr>
          <w:rFonts w:cs="Vijaya"/>
          <w:b/>
          <w:bCs/>
          <w:i/>
          <w:iCs/>
          <w:sz w:val="24"/>
          <w:szCs w:val="24"/>
          <w:lang w:val="en-US" w:bidi="ta-IN"/>
        </w:rPr>
        <w:t>ivvalavu</w:t>
      </w:r>
      <w:r w:rsidRPr="008E2741">
        <w:rPr>
          <w:rFonts w:cs="Vijaya"/>
          <w:b/>
          <w:bCs/>
          <w:i/>
          <w:iCs/>
          <w:sz w:val="24"/>
          <w:szCs w:val="24"/>
          <w:lang w:val="en-US" w:bidi="ta-IN"/>
        </w:rPr>
        <w:tab/>
        <w:t>sezhipaana</w:t>
      </w:r>
      <w:r w:rsidRPr="008E2741">
        <w:rPr>
          <w:rFonts w:cs="Vijaya"/>
          <w:b/>
          <w:bCs/>
          <w:i/>
          <w:iCs/>
          <w:sz w:val="24"/>
          <w:szCs w:val="24"/>
          <w:lang w:val="en-US" w:bidi="ta-IN"/>
        </w:rPr>
        <w:tab/>
        <w:t>ilakiyam</w:t>
      </w:r>
      <w:r w:rsidRPr="008E2741">
        <w:rPr>
          <w:rFonts w:cs="Vijaya"/>
          <w:b/>
          <w:bCs/>
          <w:i/>
          <w:iCs/>
          <w:sz w:val="24"/>
          <w:szCs w:val="24"/>
          <w:lang w:val="en-US" w:bidi="ta-IN"/>
        </w:rPr>
        <w:tab/>
        <w:t>thamizhil</w:t>
      </w:r>
    </w:p>
    <w:p w14:paraId="35E85156" w14:textId="77777777" w:rsidR="0088341D" w:rsidRDefault="0088341D" w:rsidP="0088341D">
      <w:pPr>
        <w:pStyle w:val="ListParagraph"/>
        <w:ind w:left="993"/>
        <w:jc w:val="both"/>
        <w:rPr>
          <w:rFonts w:cs="Vijaya"/>
          <w:b/>
          <w:bCs/>
          <w:sz w:val="24"/>
          <w:szCs w:val="24"/>
          <w:lang w:val="en-US" w:bidi="ta-IN"/>
        </w:rPr>
      </w:pPr>
      <w:r w:rsidRPr="008E2741">
        <w:rPr>
          <w:rFonts w:cs="Vijaya"/>
          <w:sz w:val="24"/>
          <w:szCs w:val="24"/>
          <w:lang w:val="en-US" w:bidi="ta-IN"/>
        </w:rPr>
        <w:t>someone(S)</w:t>
      </w:r>
      <w:r w:rsidRPr="008E2741">
        <w:rPr>
          <w:rFonts w:cs="Vijaya"/>
          <w:b/>
          <w:bCs/>
          <w:sz w:val="24"/>
          <w:szCs w:val="24"/>
          <w:lang w:val="en-US" w:bidi="ta-IN"/>
        </w:rPr>
        <w:tab/>
        <w:t>how</w:t>
      </w:r>
      <w:r w:rsidRPr="008E2741">
        <w:rPr>
          <w:rFonts w:cs="Vijaya"/>
          <w:b/>
          <w:bCs/>
          <w:sz w:val="24"/>
          <w:szCs w:val="24"/>
          <w:lang w:val="en-US" w:bidi="ta-IN"/>
        </w:rPr>
        <w:tab/>
      </w:r>
      <w:r w:rsidRPr="008E2741">
        <w:rPr>
          <w:rFonts w:cs="Vijaya"/>
          <w:b/>
          <w:bCs/>
          <w:sz w:val="24"/>
          <w:szCs w:val="24"/>
          <w:lang w:val="en-US" w:bidi="ta-IN"/>
        </w:rPr>
        <w:tab/>
        <w:t>rich</w:t>
      </w:r>
      <w:r w:rsidRPr="008E2741">
        <w:rPr>
          <w:rFonts w:cs="Vijaya"/>
          <w:b/>
          <w:bCs/>
          <w:sz w:val="24"/>
          <w:szCs w:val="24"/>
          <w:lang w:val="en-US" w:bidi="ta-IN"/>
        </w:rPr>
        <w:tab/>
      </w:r>
      <w:r w:rsidRPr="008E2741">
        <w:rPr>
          <w:rFonts w:cs="Vijaya"/>
          <w:b/>
          <w:bCs/>
          <w:sz w:val="24"/>
          <w:szCs w:val="24"/>
          <w:lang w:val="en-US" w:bidi="ta-IN"/>
        </w:rPr>
        <w:tab/>
        <w:t>literature</w:t>
      </w:r>
      <w:r w:rsidRPr="008E2741">
        <w:rPr>
          <w:rFonts w:cs="Vijaya"/>
          <w:b/>
          <w:bCs/>
          <w:sz w:val="24"/>
          <w:szCs w:val="24"/>
          <w:lang w:val="en-US" w:bidi="ta-IN"/>
        </w:rPr>
        <w:tab/>
        <w:t>in.tamil</w:t>
      </w:r>
      <w:r w:rsidRPr="008E2741">
        <w:rPr>
          <w:rFonts w:cs="Vijaya"/>
          <w:b/>
          <w:bCs/>
          <w:sz w:val="24"/>
          <w:szCs w:val="24"/>
          <w:lang w:val="en-US" w:bidi="ta-IN"/>
        </w:rPr>
        <w:tab/>
      </w:r>
    </w:p>
    <w:p w14:paraId="2C851B3F" w14:textId="77777777" w:rsidR="0088341D" w:rsidRDefault="0088341D" w:rsidP="0088341D">
      <w:pPr>
        <w:pStyle w:val="ListParagraph"/>
        <w:ind w:left="993"/>
        <w:jc w:val="both"/>
        <w:rPr>
          <w:rFonts w:cs="Vijaya"/>
          <w:b/>
          <w:bCs/>
          <w:sz w:val="24"/>
          <w:szCs w:val="24"/>
          <w:lang w:val="en-US" w:bidi="ta-IN"/>
        </w:rPr>
      </w:pPr>
    </w:p>
    <w:p w14:paraId="097312E9" w14:textId="77777777" w:rsidR="0088341D" w:rsidRPr="008E2741" w:rsidRDefault="0088341D" w:rsidP="0088341D">
      <w:pPr>
        <w:pStyle w:val="ListParagraph"/>
        <w:ind w:left="993"/>
        <w:jc w:val="both"/>
        <w:rPr>
          <w:rFonts w:cs="Vijaya"/>
          <w:b/>
          <w:bCs/>
          <w:sz w:val="24"/>
          <w:szCs w:val="24"/>
          <w:lang w:val="en-US" w:bidi="ta-IN"/>
        </w:rPr>
      </w:pPr>
      <w:r w:rsidRPr="008E2741">
        <w:rPr>
          <w:rFonts w:cs="Vijaya"/>
          <w:b/>
          <w:bCs/>
          <w:sz w:val="24"/>
          <w:szCs w:val="24"/>
          <w:cs/>
          <w:lang w:val="en-US" w:bidi="ta-IN"/>
        </w:rPr>
        <w:t xml:space="preserve">இருக்கிறதா </w:t>
      </w:r>
      <w:r>
        <w:rPr>
          <w:rFonts w:cs="Vijaya"/>
          <w:b/>
          <w:bCs/>
          <w:sz w:val="24"/>
          <w:szCs w:val="24"/>
          <w:lang w:val="en-US" w:bidi="ta-IN"/>
        </w:rPr>
        <w:tab/>
      </w:r>
      <w:r w:rsidRPr="008E2741">
        <w:rPr>
          <w:rFonts w:cs="Vijaya"/>
          <w:b/>
          <w:bCs/>
          <w:sz w:val="24"/>
          <w:szCs w:val="24"/>
          <w:cs/>
          <w:lang w:val="en-US" w:bidi="ta-IN"/>
        </w:rPr>
        <w:t>என்று</w:t>
      </w:r>
      <w:r w:rsidRPr="008E2741">
        <w:rPr>
          <w:rFonts w:cs="Vijaya"/>
          <w:sz w:val="24"/>
          <w:szCs w:val="24"/>
          <w:cs/>
          <w:lang w:val="en-US" w:bidi="ta-IN"/>
        </w:rPr>
        <w:t xml:space="preserve"> </w:t>
      </w:r>
      <w:r w:rsidRPr="008E2741">
        <w:rPr>
          <w:rFonts w:cs="Vijaya"/>
          <w:sz w:val="24"/>
          <w:szCs w:val="24"/>
          <w:lang w:val="en-US" w:bidi="ta-IN"/>
        </w:rPr>
        <w:tab/>
      </w:r>
      <w:r>
        <w:rPr>
          <w:rFonts w:cs="Vijaya"/>
          <w:sz w:val="24"/>
          <w:szCs w:val="24"/>
          <w:lang w:val="en-US" w:bidi="ta-IN"/>
        </w:rPr>
        <w:tab/>
      </w:r>
      <w:r w:rsidRPr="008E2741">
        <w:rPr>
          <w:rFonts w:cs="Vijaya"/>
          <w:sz w:val="24"/>
          <w:szCs w:val="24"/>
          <w:cs/>
          <w:lang w:val="en-US" w:bidi="ta-IN"/>
        </w:rPr>
        <w:t>வியந்துபோவார்கள்.</w:t>
      </w:r>
    </w:p>
    <w:p w14:paraId="1EA93203" w14:textId="77777777" w:rsidR="0088341D" w:rsidRPr="00BF3F2C" w:rsidRDefault="0088341D" w:rsidP="0088341D">
      <w:pPr>
        <w:pStyle w:val="ListParagraph"/>
        <w:ind w:left="1080"/>
        <w:jc w:val="both"/>
        <w:rPr>
          <w:rFonts w:cs="Vijaya"/>
          <w:sz w:val="24"/>
          <w:szCs w:val="24"/>
          <w:lang w:val="en-US" w:bidi="ta-IN"/>
        </w:rPr>
      </w:pPr>
      <w:r w:rsidRPr="008E2741">
        <w:rPr>
          <w:rFonts w:cs="Vijaya"/>
          <w:b/>
          <w:bCs/>
          <w:i/>
          <w:iCs/>
          <w:sz w:val="24"/>
          <w:szCs w:val="24"/>
          <w:lang w:val="en-US" w:bidi="ta-IN"/>
        </w:rPr>
        <w:t>Irukiradhaa</w:t>
      </w:r>
      <w:r>
        <w:rPr>
          <w:rFonts w:cs="Vijaya"/>
          <w:b/>
          <w:bCs/>
          <w:i/>
          <w:iCs/>
          <w:sz w:val="24"/>
          <w:szCs w:val="24"/>
          <w:lang w:val="en-US" w:bidi="ta-IN"/>
        </w:rPr>
        <w:tab/>
      </w:r>
      <w:r w:rsidRPr="008E2741">
        <w:rPr>
          <w:rFonts w:cs="Vijaya"/>
          <w:b/>
          <w:bCs/>
          <w:i/>
          <w:iCs/>
          <w:sz w:val="24"/>
          <w:szCs w:val="24"/>
          <w:lang w:val="en-US" w:bidi="ta-IN"/>
        </w:rPr>
        <w:t>endru</w:t>
      </w:r>
      <w:r w:rsidRPr="008E2741">
        <w:rPr>
          <w:rFonts w:cs="Vijaya"/>
          <w:i/>
          <w:iCs/>
          <w:sz w:val="24"/>
          <w:szCs w:val="24"/>
          <w:lang w:val="en-US" w:bidi="ta-IN"/>
        </w:rPr>
        <w:tab/>
      </w:r>
      <w:r>
        <w:rPr>
          <w:rFonts w:cs="Vijaya"/>
          <w:i/>
          <w:iCs/>
          <w:sz w:val="24"/>
          <w:szCs w:val="24"/>
          <w:lang w:val="en-US" w:bidi="ta-IN"/>
        </w:rPr>
        <w:tab/>
      </w:r>
      <w:r w:rsidRPr="008E2741">
        <w:rPr>
          <w:rFonts w:cs="Vijaya"/>
          <w:i/>
          <w:iCs/>
          <w:sz w:val="24"/>
          <w:szCs w:val="24"/>
          <w:lang w:val="en-US" w:bidi="ta-IN"/>
        </w:rPr>
        <w:t>viyandhupovaargal</w:t>
      </w:r>
      <w:r w:rsidRPr="008E2741">
        <w:rPr>
          <w:rFonts w:cs="Vijaya"/>
          <w:sz w:val="24"/>
          <w:szCs w:val="24"/>
          <w:lang w:val="en-US" w:bidi="ta-IN"/>
        </w:rPr>
        <w:t>.</w:t>
      </w:r>
    </w:p>
    <w:p w14:paraId="5BF06DDC" w14:textId="77777777" w:rsidR="0088341D" w:rsidRPr="00297E43" w:rsidRDefault="0088341D" w:rsidP="0088341D">
      <w:pPr>
        <w:pStyle w:val="ListParagraph"/>
        <w:ind w:left="1080"/>
        <w:jc w:val="both"/>
        <w:rPr>
          <w:rFonts w:cs="Vijaya"/>
          <w:b/>
          <w:bCs/>
          <w:sz w:val="24"/>
          <w:szCs w:val="24"/>
          <w:lang w:val="en-US" w:bidi="ta-IN"/>
        </w:rPr>
      </w:pPr>
      <w:r w:rsidRPr="008E2741">
        <w:rPr>
          <w:rFonts w:cs="Vijaya"/>
          <w:b/>
          <w:bCs/>
          <w:sz w:val="24"/>
          <w:szCs w:val="24"/>
          <w:lang w:val="en-US" w:bidi="ta-IN"/>
        </w:rPr>
        <w:t>is.there</w:t>
      </w:r>
      <w:r w:rsidRPr="008E2741">
        <w:rPr>
          <w:rFonts w:cs="Vijaya"/>
          <w:b/>
          <w:bCs/>
          <w:sz w:val="24"/>
          <w:szCs w:val="24"/>
          <w:lang w:val="en-US" w:bidi="ta-IN"/>
        </w:rPr>
        <w:tab/>
      </w:r>
      <w:r>
        <w:rPr>
          <w:rFonts w:cs="Vijaya"/>
          <w:b/>
          <w:bCs/>
          <w:sz w:val="24"/>
          <w:szCs w:val="24"/>
          <w:lang w:val="en-US" w:bidi="ta-IN"/>
        </w:rPr>
        <w:tab/>
      </w:r>
      <w:r w:rsidRPr="008E2741">
        <w:rPr>
          <w:rFonts w:cs="Vijaya"/>
          <w:b/>
          <w:bCs/>
          <w:sz w:val="24"/>
          <w:szCs w:val="24"/>
          <w:lang w:val="en-US" w:bidi="ta-IN"/>
        </w:rPr>
        <w:t>that (O)</w:t>
      </w:r>
      <w:r w:rsidRPr="008E2741">
        <w:rPr>
          <w:rFonts w:cs="Vijaya"/>
          <w:sz w:val="24"/>
          <w:szCs w:val="24"/>
          <w:lang w:val="en-US" w:bidi="ta-IN"/>
        </w:rPr>
        <w:tab/>
        <w:t>will.wonder (V).</w:t>
      </w:r>
    </w:p>
    <w:p w14:paraId="31B389C8"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Someone will wonder </w:t>
      </w:r>
      <w:r w:rsidRPr="008E2741">
        <w:rPr>
          <w:rFonts w:cs="Vijaya"/>
          <w:b/>
          <w:bCs/>
          <w:sz w:val="24"/>
          <w:szCs w:val="24"/>
          <w:lang w:val="en-US" w:bidi="ta-IN"/>
        </w:rPr>
        <w:t>that how rich literature is there in Tamil</w:t>
      </w:r>
      <w:r w:rsidRPr="008E2741">
        <w:rPr>
          <w:rFonts w:cs="Vijaya"/>
          <w:sz w:val="24"/>
          <w:szCs w:val="24"/>
          <w:lang w:val="en-US" w:bidi="ta-IN"/>
        </w:rPr>
        <w:t>.</w:t>
      </w:r>
    </w:p>
    <w:p w14:paraId="4FB996F8" w14:textId="77777777" w:rsidR="0088341D" w:rsidRPr="008E2741" w:rsidRDefault="0088341D" w:rsidP="0088341D">
      <w:pPr>
        <w:pStyle w:val="ListParagraph"/>
        <w:ind w:left="1080"/>
        <w:jc w:val="both"/>
        <w:rPr>
          <w:rFonts w:cs="Vijaya"/>
          <w:sz w:val="24"/>
          <w:szCs w:val="24"/>
          <w:lang w:val="en-US" w:bidi="ta-IN"/>
        </w:rPr>
      </w:pPr>
    </w:p>
    <w:p w14:paraId="1DE195B7" w14:textId="77777777" w:rsidR="0088341D" w:rsidRPr="00BF3F2C" w:rsidRDefault="0088341D" w:rsidP="0088341D">
      <w:pPr>
        <w:pStyle w:val="ListParagraph"/>
        <w:numPr>
          <w:ilvl w:val="0"/>
          <w:numId w:val="2"/>
        </w:numPr>
        <w:ind w:left="426"/>
        <w:jc w:val="both"/>
        <w:rPr>
          <w:rFonts w:cs="Vijaya"/>
          <w:b/>
          <w:bCs/>
          <w:sz w:val="24"/>
          <w:szCs w:val="24"/>
          <w:lang w:val="en-US" w:bidi="ta-IN"/>
        </w:rPr>
      </w:pPr>
      <w:r w:rsidRPr="00BF3F2C">
        <w:rPr>
          <w:rFonts w:cs="Vijaya"/>
          <w:b/>
          <w:bCs/>
          <w:sz w:val="24"/>
          <w:szCs w:val="24"/>
          <w:lang w:val="en-US" w:bidi="ta-IN"/>
        </w:rPr>
        <w:t>Case_of_object_inTamil:</w:t>
      </w:r>
    </w:p>
    <w:p w14:paraId="72395D5A" w14:textId="77777777" w:rsidR="0088341D" w:rsidRPr="00530943"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provides the Tamil grammatical terms for object cases. There are totally 5 values in this column. They are ‘2nd vaetrumai '</w:t>
      </w:r>
      <w:r w:rsidRPr="008E2741">
        <w:rPr>
          <w:rFonts w:cs="Vijaya"/>
          <w:sz w:val="24"/>
          <w:szCs w:val="24"/>
          <w:cs/>
          <w:lang w:val="en-US" w:bidi="ta-IN"/>
        </w:rPr>
        <w:t>ஐ</w:t>
      </w:r>
      <w:r w:rsidRPr="008E2741">
        <w:rPr>
          <w:rFonts w:cs="Vijaya"/>
          <w:sz w:val="24"/>
          <w:szCs w:val="24"/>
          <w:lang w:val="en-US" w:bidi="ta-IN"/>
        </w:rPr>
        <w:t>', ‘4th vaetrumai '</w:t>
      </w:r>
      <w:r w:rsidRPr="008E2741">
        <w:rPr>
          <w:rFonts w:cs="Vijaya"/>
          <w:sz w:val="24"/>
          <w:szCs w:val="24"/>
          <w:cs/>
          <w:lang w:val="en-US" w:bidi="ta-IN"/>
        </w:rPr>
        <w:t>கு</w:t>
      </w:r>
      <w:r w:rsidRPr="008E2741">
        <w:rPr>
          <w:rFonts w:cs="Vijaya"/>
          <w:sz w:val="24"/>
          <w:szCs w:val="24"/>
          <w:lang w:val="en-US" w:bidi="ta-IN"/>
        </w:rPr>
        <w:t xml:space="preserve">', irandha kaala vinaiyecham, ethir kaala vinaiyecham and idaichol thodar’. </w:t>
      </w:r>
    </w:p>
    <w:p w14:paraId="1DBF37AA"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the accusative case is called ‘2nd vaetrumai’. When the ‘Case_of_object’ column value contains ‘accusative’, then this column’s value is ‘2nd vaetrumai '</w:t>
      </w:r>
      <w:r w:rsidRPr="008E2741">
        <w:rPr>
          <w:rFonts w:cs="Vijaya"/>
          <w:sz w:val="24"/>
          <w:szCs w:val="24"/>
          <w:cs/>
          <w:lang w:val="en-US" w:bidi="ta-IN"/>
        </w:rPr>
        <w:t>ஐ</w:t>
      </w:r>
      <w:r w:rsidRPr="008E2741">
        <w:rPr>
          <w:rFonts w:cs="Vijaya"/>
          <w:sz w:val="24"/>
          <w:szCs w:val="24"/>
          <w:lang w:val="en-US" w:bidi="ta-IN"/>
        </w:rPr>
        <w:t>'’. The dative case is called ‘4th vaetrumai’. When the ‘Case_of_object’ column value contains ‘dative, then this column’s value is ‘4th vaetrumai '</w:t>
      </w:r>
      <w:r w:rsidRPr="008E2741">
        <w:rPr>
          <w:rFonts w:cs="Vijaya"/>
          <w:sz w:val="24"/>
          <w:szCs w:val="24"/>
          <w:cs/>
          <w:lang w:val="en-US" w:bidi="ta-IN"/>
        </w:rPr>
        <w:t>கு</w:t>
      </w:r>
      <w:r w:rsidRPr="008E2741">
        <w:rPr>
          <w:rFonts w:cs="Vijaya"/>
          <w:sz w:val="24"/>
          <w:szCs w:val="24"/>
          <w:lang w:val="en-US" w:bidi="ta-IN"/>
        </w:rPr>
        <w:t xml:space="preserve">'’. </w:t>
      </w:r>
    </w:p>
    <w:p w14:paraId="4BC732DF"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 xml:space="preserve">The verbal participle clause and negative verbal participle clause are called ‘irandha kaala vinaiyecham’. The infinite verbal clause is called ‘ethir kaala vinaiyecham’. </w:t>
      </w:r>
    </w:p>
    <w:p w14:paraId="33F7851B" w14:textId="77777777" w:rsidR="0088341D" w:rsidRPr="00BF3F2C" w:rsidRDefault="0088341D" w:rsidP="0088341D">
      <w:pPr>
        <w:pStyle w:val="ListParagraph"/>
        <w:ind w:left="426"/>
        <w:jc w:val="both"/>
        <w:rPr>
          <w:rFonts w:cs="Vijaya"/>
          <w:sz w:val="24"/>
          <w:szCs w:val="24"/>
          <w:lang w:val="en-US" w:bidi="ta-IN"/>
        </w:rPr>
      </w:pPr>
      <w:r w:rsidRPr="008E2741">
        <w:rPr>
          <w:rFonts w:cs="Vijaya"/>
          <w:sz w:val="24"/>
          <w:szCs w:val="24"/>
          <w:lang w:val="en-US" w:bidi="ta-IN"/>
        </w:rPr>
        <w:t>All the remaining cases such as adverbial phrase, adverbial clause, special verbal participle and negative special verbal participle are called ‘idaichol thodar’ in Tamil.</w:t>
      </w:r>
    </w:p>
    <w:p w14:paraId="39BA2C75" w14:textId="77777777" w:rsidR="0088341D" w:rsidRPr="008E2741" w:rsidRDefault="0088341D" w:rsidP="0088341D">
      <w:pPr>
        <w:pStyle w:val="ListParagraph"/>
        <w:ind w:left="1080"/>
        <w:jc w:val="both"/>
        <w:rPr>
          <w:rFonts w:cs="Vijaya"/>
          <w:sz w:val="24"/>
          <w:szCs w:val="24"/>
          <w:lang w:val="en-US" w:bidi="ta-IN"/>
        </w:rPr>
      </w:pPr>
    </w:p>
    <w:p w14:paraId="36486191" w14:textId="77777777" w:rsidR="0088341D" w:rsidRPr="00BF3F2C" w:rsidRDefault="0088341D" w:rsidP="0088341D">
      <w:pPr>
        <w:pStyle w:val="ListParagraph"/>
        <w:numPr>
          <w:ilvl w:val="0"/>
          <w:numId w:val="2"/>
        </w:numPr>
        <w:jc w:val="both"/>
        <w:rPr>
          <w:rFonts w:cs="Vijaya"/>
          <w:b/>
          <w:bCs/>
          <w:sz w:val="24"/>
          <w:szCs w:val="24"/>
          <w:lang w:val="en-US" w:bidi="ta-IN"/>
        </w:rPr>
      </w:pPr>
      <w:r w:rsidRPr="00BF3F2C">
        <w:rPr>
          <w:rFonts w:cs="Vijaya"/>
          <w:b/>
          <w:bCs/>
          <w:sz w:val="24"/>
          <w:szCs w:val="24"/>
          <w:lang w:val="en-US" w:bidi="ta-IN"/>
        </w:rPr>
        <w:t>Animacy_of_subject:</w:t>
      </w:r>
    </w:p>
    <w:p w14:paraId="11D3C215"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defines the animacy of the subject. The values are ‘rational’, ‘animate’ and ‘inanimate’. When the subject is human-being, then the value is ‘rational’. If it is animal, then the value is ‘animate’. If it is a non-living thing, then the value is ‘inanimate’.</w:t>
      </w:r>
    </w:p>
    <w:p w14:paraId="03C96145"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9), the subject (Sambandhar) is a human-being and hence the value of this column will be ‘rational’.</w:t>
      </w:r>
    </w:p>
    <w:p w14:paraId="5FA54C09" w14:textId="77777777" w:rsidR="0088341D" w:rsidRPr="008E2741" w:rsidRDefault="0088341D" w:rsidP="0088341D">
      <w:pPr>
        <w:pStyle w:val="ListParagraph"/>
        <w:jc w:val="both"/>
        <w:rPr>
          <w:rFonts w:cs="Vijaya"/>
          <w:sz w:val="24"/>
          <w:szCs w:val="24"/>
          <w:lang w:val="en-US" w:bidi="ta-IN"/>
        </w:rPr>
      </w:pPr>
    </w:p>
    <w:p w14:paraId="6362E968" w14:textId="77777777" w:rsidR="0088341D" w:rsidRPr="00AE2268" w:rsidRDefault="0088341D" w:rsidP="0088341D">
      <w:pPr>
        <w:pStyle w:val="ListParagraph"/>
        <w:numPr>
          <w:ilvl w:val="0"/>
          <w:numId w:val="2"/>
        </w:numPr>
        <w:jc w:val="both"/>
        <w:rPr>
          <w:rFonts w:cs="Vijaya"/>
          <w:b/>
          <w:bCs/>
          <w:sz w:val="24"/>
          <w:szCs w:val="24"/>
          <w:lang w:val="en-US" w:bidi="ta-IN"/>
        </w:rPr>
      </w:pPr>
      <w:r w:rsidRPr="00AE2268">
        <w:rPr>
          <w:rFonts w:cs="Vijaya"/>
          <w:b/>
          <w:bCs/>
          <w:sz w:val="24"/>
          <w:szCs w:val="24"/>
          <w:lang w:val="en-US" w:bidi="ta-IN"/>
        </w:rPr>
        <w:t>Animacy_of_object:</w:t>
      </w:r>
    </w:p>
    <w:p w14:paraId="64A12973" w14:textId="77777777" w:rsidR="0088341D" w:rsidRDefault="0088341D" w:rsidP="0088341D">
      <w:pPr>
        <w:pStyle w:val="ListParagraph"/>
        <w:ind w:left="426"/>
        <w:jc w:val="both"/>
        <w:rPr>
          <w:rFonts w:cs="Vijaya"/>
          <w:sz w:val="24"/>
          <w:szCs w:val="24"/>
          <w:lang w:val="en-US" w:bidi="ta-IN"/>
        </w:rPr>
      </w:pPr>
      <w:r w:rsidRPr="008E2741">
        <w:rPr>
          <w:rFonts w:cs="Vijaya"/>
          <w:sz w:val="24"/>
          <w:szCs w:val="24"/>
          <w:lang w:val="en-US" w:bidi="ta-IN"/>
        </w:rPr>
        <w:lastRenderedPageBreak/>
        <w:t>This column defines the animacy of the object. The values are ‘rational’, ‘animate’, ‘inanimate’ and ‘none’. When the object is human-being, then the value is ‘rational’. If it is animal, then the value is ‘animate’. If it is a non-living thing, then the value is ‘inanimate’.</w:t>
      </w:r>
      <w:r w:rsidRPr="0024487F">
        <w:rPr>
          <w:rFonts w:cs="Vijaya"/>
          <w:sz w:val="24"/>
          <w:szCs w:val="24"/>
          <w:lang w:val="en-US" w:bidi="ta-IN"/>
        </w:rPr>
        <w:t xml:space="preserve">In case if the object is clausal, then the value should be ‘none’. </w:t>
      </w:r>
    </w:p>
    <w:p w14:paraId="15C0057C" w14:textId="77777777" w:rsidR="0088341D" w:rsidRPr="0024487F" w:rsidRDefault="0088341D" w:rsidP="0088341D">
      <w:pPr>
        <w:pStyle w:val="ListParagraph"/>
        <w:ind w:left="426"/>
        <w:jc w:val="both"/>
        <w:rPr>
          <w:rFonts w:cs="Vijaya"/>
          <w:sz w:val="24"/>
          <w:szCs w:val="24"/>
          <w:lang w:val="en-US" w:bidi="ta-IN"/>
        </w:rPr>
      </w:pPr>
      <w:r w:rsidRPr="0024487F">
        <w:rPr>
          <w:rFonts w:cs="Vijaya"/>
          <w:sz w:val="24"/>
          <w:szCs w:val="24"/>
          <w:lang w:val="en-US" w:bidi="ta-IN"/>
        </w:rPr>
        <w:t>In (5), the bold words are clausal object and hence the value of this column will be ‘none’.</w:t>
      </w:r>
    </w:p>
    <w:p w14:paraId="029F1E52" w14:textId="77777777" w:rsidR="0088341D" w:rsidRDefault="0088341D" w:rsidP="0088341D">
      <w:pPr>
        <w:pStyle w:val="ListParagraph"/>
        <w:ind w:left="426"/>
        <w:jc w:val="both"/>
        <w:rPr>
          <w:rFonts w:cs="Vijaya"/>
          <w:sz w:val="24"/>
          <w:szCs w:val="24"/>
          <w:lang w:val="en-US" w:bidi="ta-IN"/>
        </w:rPr>
      </w:pPr>
    </w:p>
    <w:p w14:paraId="2D5AF313" w14:textId="77777777" w:rsidR="0088341D" w:rsidRPr="004C092B" w:rsidRDefault="0088341D" w:rsidP="0088341D">
      <w:pPr>
        <w:pStyle w:val="ListParagraph"/>
        <w:numPr>
          <w:ilvl w:val="0"/>
          <w:numId w:val="2"/>
        </w:numPr>
        <w:jc w:val="both"/>
        <w:rPr>
          <w:rFonts w:cs="Vijaya"/>
          <w:sz w:val="24"/>
          <w:szCs w:val="24"/>
          <w:lang w:val="en-US" w:bidi="ta-IN"/>
        </w:rPr>
      </w:pPr>
      <w:r w:rsidRPr="004C092B">
        <w:rPr>
          <w:rFonts w:cs="Vijaya"/>
          <w:b/>
          <w:bCs/>
          <w:sz w:val="24"/>
          <w:szCs w:val="24"/>
          <w:lang w:val="en-US" w:bidi="ta-IN"/>
        </w:rPr>
        <w:t>Pronoun_subject:</w:t>
      </w:r>
    </w:p>
    <w:p w14:paraId="152BFE18"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defines whether the subject is pronoun or not. The values are ‘yes’ and ‘no’. If the subject is a pronoun, then the value is ‘yes’. Else, it will be ‘no’.</w:t>
      </w:r>
    </w:p>
    <w:p w14:paraId="53BF8F32"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12), the subject (</w:t>
      </w:r>
      <w:r w:rsidRPr="008E2741">
        <w:rPr>
          <w:rFonts w:cs="Vijaya"/>
          <w:sz w:val="24"/>
          <w:szCs w:val="24"/>
          <w:cs/>
          <w:lang w:val="en-US" w:bidi="ta-IN"/>
        </w:rPr>
        <w:t>நான்</w:t>
      </w:r>
      <w:r w:rsidRPr="008E2741">
        <w:rPr>
          <w:rFonts w:cs="Vijaya"/>
          <w:sz w:val="24"/>
          <w:szCs w:val="24"/>
          <w:lang w:val="en-US" w:bidi="ta-IN"/>
        </w:rPr>
        <w:t xml:space="preserve"> - I) is a pronoun and hence the value of this column will be ‘yes‘.</w:t>
      </w:r>
    </w:p>
    <w:p w14:paraId="76E55F02" w14:textId="77777777" w:rsidR="0088341D" w:rsidRPr="008E2741" w:rsidRDefault="0088341D" w:rsidP="0088341D">
      <w:pPr>
        <w:pStyle w:val="ListParagraph"/>
        <w:jc w:val="both"/>
        <w:rPr>
          <w:rFonts w:cs="Vijaya"/>
          <w:sz w:val="24"/>
          <w:szCs w:val="24"/>
          <w:lang w:val="en-US" w:bidi="ta-IN"/>
        </w:rPr>
      </w:pPr>
    </w:p>
    <w:p w14:paraId="587AB481" w14:textId="77777777" w:rsidR="0088341D" w:rsidRPr="008E2741" w:rsidRDefault="0088341D" w:rsidP="0088341D">
      <w:pPr>
        <w:pStyle w:val="ListParagraph"/>
        <w:numPr>
          <w:ilvl w:val="0"/>
          <w:numId w:val="3"/>
        </w:numPr>
        <w:ind w:left="567" w:hanging="141"/>
        <w:jc w:val="both"/>
        <w:rPr>
          <w:rFonts w:cs="Vijaya"/>
          <w:sz w:val="24"/>
          <w:szCs w:val="24"/>
          <w:lang w:val="en-US" w:bidi="ta-IN"/>
        </w:rPr>
      </w:pPr>
      <w:r w:rsidRPr="008E2741">
        <w:rPr>
          <w:rFonts w:cs="Vijaya"/>
          <w:b/>
          <w:bCs/>
          <w:sz w:val="24"/>
          <w:szCs w:val="24"/>
          <w:cs/>
          <w:lang w:val="en-US" w:bidi="ta-IN"/>
        </w:rPr>
        <w:t>நான்</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cs/>
          <w:lang w:val="en-US" w:bidi="ta-IN"/>
        </w:rPr>
        <w:t xml:space="preserve">கரையில் </w:t>
      </w:r>
      <w:r w:rsidRPr="008E2741">
        <w:rPr>
          <w:rFonts w:cs="Vijaya"/>
          <w:sz w:val="24"/>
          <w:szCs w:val="24"/>
          <w:lang w:val="en-US" w:bidi="ta-IN"/>
        </w:rPr>
        <w:tab/>
      </w:r>
      <w:r w:rsidRPr="008E2741">
        <w:rPr>
          <w:rFonts w:cs="Vijaya"/>
          <w:sz w:val="24"/>
          <w:szCs w:val="24"/>
          <w:cs/>
          <w:lang w:val="en-US" w:bidi="ta-IN"/>
        </w:rPr>
        <w:t xml:space="preserve">நின்று </w:t>
      </w:r>
      <w:r w:rsidRPr="008E2741">
        <w:rPr>
          <w:rFonts w:cs="Vijaya"/>
          <w:sz w:val="24"/>
          <w:szCs w:val="24"/>
          <w:lang w:val="en-US" w:bidi="ta-IN"/>
        </w:rPr>
        <w:tab/>
      </w:r>
      <w:r w:rsidRPr="008E2741">
        <w:rPr>
          <w:rFonts w:cs="Vijaya"/>
          <w:sz w:val="24"/>
          <w:szCs w:val="24"/>
          <w:lang w:val="en-US" w:bidi="ta-IN"/>
        </w:rPr>
        <w:tab/>
      </w:r>
      <w:r w:rsidRPr="008E2741">
        <w:rPr>
          <w:rFonts w:cs="Vijaya"/>
          <w:b/>
          <w:bCs/>
          <w:sz w:val="24"/>
          <w:szCs w:val="24"/>
          <w:cs/>
          <w:lang w:val="en-US" w:bidi="ta-IN"/>
        </w:rPr>
        <w:t>அவரை</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cs/>
          <w:lang w:val="en-US" w:bidi="ta-IN"/>
        </w:rPr>
        <w:t>வியக்கின்றேன்.</w:t>
      </w:r>
    </w:p>
    <w:p w14:paraId="766B9E8A" w14:textId="77777777" w:rsidR="0088341D" w:rsidRPr="008E2741" w:rsidRDefault="0088341D" w:rsidP="0088341D">
      <w:pPr>
        <w:pStyle w:val="ListParagraph"/>
        <w:ind w:left="1080" w:firstLine="360"/>
        <w:jc w:val="both"/>
        <w:rPr>
          <w:rFonts w:cs="Vijaya"/>
          <w:i/>
          <w:iCs/>
          <w:sz w:val="24"/>
          <w:szCs w:val="24"/>
          <w:lang w:val="en-US" w:bidi="ta-IN"/>
        </w:rPr>
      </w:pPr>
      <w:r w:rsidRPr="008E2741">
        <w:rPr>
          <w:rFonts w:cs="Vijaya"/>
          <w:b/>
          <w:bCs/>
          <w:i/>
          <w:iCs/>
          <w:sz w:val="24"/>
          <w:szCs w:val="24"/>
          <w:lang w:val="en-US" w:bidi="ta-IN"/>
        </w:rPr>
        <w:t>naan</w:t>
      </w:r>
      <w:r w:rsidRPr="008E2741">
        <w:rPr>
          <w:rFonts w:cs="Vijaya"/>
          <w:i/>
          <w:iCs/>
          <w:sz w:val="24"/>
          <w:szCs w:val="24"/>
          <w:lang w:val="en-US" w:bidi="ta-IN"/>
        </w:rPr>
        <w:tab/>
        <w:t>karaiyil</w:t>
      </w:r>
      <w:r w:rsidRPr="008E2741">
        <w:rPr>
          <w:rFonts w:cs="Vijaya"/>
          <w:i/>
          <w:iCs/>
          <w:sz w:val="24"/>
          <w:szCs w:val="24"/>
          <w:lang w:val="en-US" w:bidi="ta-IN"/>
        </w:rPr>
        <w:tab/>
      </w:r>
      <w:r w:rsidRPr="008E2741">
        <w:rPr>
          <w:rFonts w:cs="Vijaya"/>
          <w:i/>
          <w:iCs/>
          <w:sz w:val="24"/>
          <w:szCs w:val="24"/>
          <w:lang w:val="en-US" w:bidi="ta-IN"/>
        </w:rPr>
        <w:tab/>
        <w:t>ninru</w:t>
      </w:r>
      <w:r w:rsidRPr="008E2741">
        <w:rPr>
          <w:rFonts w:cs="Vijaya"/>
          <w:i/>
          <w:iCs/>
          <w:sz w:val="24"/>
          <w:szCs w:val="24"/>
          <w:lang w:val="en-US" w:bidi="ta-IN"/>
        </w:rPr>
        <w:tab/>
      </w:r>
      <w:r w:rsidRPr="008E2741">
        <w:rPr>
          <w:rFonts w:cs="Vijaya"/>
          <w:i/>
          <w:iCs/>
          <w:sz w:val="24"/>
          <w:szCs w:val="24"/>
          <w:lang w:val="en-US" w:bidi="ta-IN"/>
        </w:rPr>
        <w:tab/>
      </w:r>
      <w:r w:rsidRPr="008E2741">
        <w:rPr>
          <w:rFonts w:cs="Vijaya"/>
          <w:b/>
          <w:bCs/>
          <w:i/>
          <w:iCs/>
          <w:sz w:val="24"/>
          <w:szCs w:val="24"/>
          <w:lang w:val="en-US" w:bidi="ta-IN"/>
        </w:rPr>
        <w:t>avarai</w:t>
      </w:r>
      <w:r w:rsidRPr="008E2741">
        <w:rPr>
          <w:rFonts w:cs="Vijaya"/>
          <w:i/>
          <w:iCs/>
          <w:sz w:val="24"/>
          <w:szCs w:val="24"/>
          <w:lang w:val="en-US" w:bidi="ta-IN"/>
        </w:rPr>
        <w:tab/>
      </w:r>
      <w:r w:rsidRPr="008E2741">
        <w:rPr>
          <w:rFonts w:cs="Vijaya"/>
          <w:i/>
          <w:iCs/>
          <w:sz w:val="24"/>
          <w:szCs w:val="24"/>
          <w:lang w:val="en-US" w:bidi="ta-IN"/>
        </w:rPr>
        <w:tab/>
        <w:t>viyakkinren.</w:t>
      </w:r>
    </w:p>
    <w:p w14:paraId="19AE00A2" w14:textId="77777777" w:rsidR="0088341D" w:rsidRPr="00297E43" w:rsidRDefault="0088341D" w:rsidP="0088341D">
      <w:pPr>
        <w:pStyle w:val="ListParagraph"/>
        <w:ind w:left="1080" w:firstLine="360"/>
        <w:jc w:val="both"/>
        <w:rPr>
          <w:rFonts w:cs="Vijaya"/>
          <w:sz w:val="24"/>
          <w:szCs w:val="24"/>
          <w:lang w:val="en-US" w:bidi="ta-IN"/>
        </w:rPr>
      </w:pPr>
      <w:r w:rsidRPr="008E2741">
        <w:rPr>
          <w:rFonts w:cs="Vijaya"/>
          <w:b/>
          <w:bCs/>
          <w:sz w:val="24"/>
          <w:szCs w:val="24"/>
          <w:lang w:val="en-US" w:bidi="ta-IN"/>
        </w:rPr>
        <w:t>I</w:t>
      </w:r>
      <w:r w:rsidRPr="008E2741">
        <w:rPr>
          <w:rFonts w:cs="Vijaya"/>
          <w:sz w:val="24"/>
          <w:szCs w:val="24"/>
          <w:lang w:val="en-US" w:bidi="ta-IN"/>
        </w:rPr>
        <w:t xml:space="preserve"> (S)</w:t>
      </w:r>
      <w:r w:rsidRPr="008E2741">
        <w:rPr>
          <w:rFonts w:cs="Vijaya"/>
          <w:sz w:val="24"/>
          <w:szCs w:val="24"/>
          <w:lang w:val="en-US" w:bidi="ta-IN"/>
        </w:rPr>
        <w:tab/>
        <w:t>in.shore</w:t>
      </w:r>
      <w:r w:rsidRPr="008E2741">
        <w:rPr>
          <w:rFonts w:cs="Vijaya"/>
          <w:sz w:val="24"/>
          <w:szCs w:val="24"/>
          <w:lang w:val="en-US" w:bidi="ta-IN"/>
        </w:rPr>
        <w:tab/>
        <w:t>by.standing</w:t>
      </w:r>
      <w:r w:rsidRPr="008E2741">
        <w:rPr>
          <w:rFonts w:cs="Vijaya"/>
          <w:sz w:val="24"/>
          <w:szCs w:val="24"/>
          <w:lang w:val="en-US" w:bidi="ta-IN"/>
        </w:rPr>
        <w:tab/>
      </w:r>
      <w:r w:rsidRPr="008E2741">
        <w:rPr>
          <w:rFonts w:cs="Vijaya"/>
          <w:b/>
          <w:bCs/>
          <w:sz w:val="24"/>
          <w:szCs w:val="24"/>
          <w:lang w:val="en-US" w:bidi="ta-IN"/>
        </w:rPr>
        <w:t>him</w:t>
      </w:r>
      <w:r w:rsidRPr="008E2741">
        <w:rPr>
          <w:rFonts w:cs="Vijaya"/>
          <w:sz w:val="24"/>
          <w:szCs w:val="24"/>
          <w:lang w:val="en-US" w:bidi="ta-IN"/>
        </w:rPr>
        <w:t xml:space="preserve"> (O) </w:t>
      </w:r>
      <w:r w:rsidRPr="008E2741">
        <w:rPr>
          <w:rFonts w:cs="Vijaya"/>
          <w:sz w:val="24"/>
          <w:szCs w:val="24"/>
          <w:lang w:val="en-US" w:bidi="ta-IN"/>
        </w:rPr>
        <w:tab/>
        <w:t>wonder (V).</w:t>
      </w:r>
    </w:p>
    <w:p w14:paraId="435AFAED" w14:textId="77777777" w:rsidR="0088341D" w:rsidRPr="008E2741" w:rsidRDefault="0088341D" w:rsidP="0088341D">
      <w:pPr>
        <w:pStyle w:val="ListParagraph"/>
        <w:ind w:left="1080" w:firstLine="360"/>
        <w:jc w:val="both"/>
        <w:rPr>
          <w:rFonts w:cs="Vijaya"/>
          <w:sz w:val="24"/>
          <w:szCs w:val="24"/>
          <w:lang w:val="en-US" w:bidi="ta-IN"/>
        </w:rPr>
      </w:pPr>
      <w:r w:rsidRPr="008E2741">
        <w:rPr>
          <w:rFonts w:cs="Vijaya"/>
          <w:sz w:val="24"/>
          <w:szCs w:val="24"/>
          <w:lang w:val="en-US" w:bidi="ta-IN"/>
        </w:rPr>
        <w:t>I wonder him by standing on the shore.</w:t>
      </w:r>
    </w:p>
    <w:p w14:paraId="14593928" w14:textId="77777777" w:rsidR="0088341D" w:rsidRPr="008E2741" w:rsidRDefault="0088341D" w:rsidP="0088341D">
      <w:pPr>
        <w:pStyle w:val="ListParagraph"/>
        <w:jc w:val="both"/>
        <w:rPr>
          <w:rFonts w:cs="Vijaya"/>
          <w:sz w:val="24"/>
          <w:szCs w:val="24"/>
          <w:lang w:val="en-US" w:bidi="ta-IN"/>
        </w:rPr>
      </w:pPr>
    </w:p>
    <w:p w14:paraId="3DF26BF4"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Pronoun_object:</w:t>
      </w:r>
    </w:p>
    <w:p w14:paraId="182440DE"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defines whether the object is pronoun or not. The values are ‘yes’ and ‘no’. If the object is a pronoun, then the value is ‘yes’. Else, the value will be ‘no’.</w:t>
      </w:r>
    </w:p>
    <w:p w14:paraId="41D9343A"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12), the object (</w:t>
      </w:r>
      <w:r w:rsidRPr="008E2741">
        <w:rPr>
          <w:rFonts w:cs="Vijaya"/>
          <w:sz w:val="24"/>
          <w:szCs w:val="24"/>
          <w:cs/>
          <w:lang w:val="en-US" w:bidi="ta-IN"/>
        </w:rPr>
        <w:t xml:space="preserve">அவரை </w:t>
      </w:r>
      <w:r w:rsidRPr="008E2741">
        <w:rPr>
          <w:rFonts w:cs="Vijaya"/>
          <w:sz w:val="24"/>
          <w:szCs w:val="24"/>
          <w:lang w:val="en-US" w:bidi="ta-IN"/>
        </w:rPr>
        <w:t>- him) is a pronoun and hence the value will be ‘yes’.</w:t>
      </w:r>
    </w:p>
    <w:p w14:paraId="44B57C06" w14:textId="77777777" w:rsidR="0088341D" w:rsidRPr="008E2741" w:rsidRDefault="0088341D" w:rsidP="0088341D">
      <w:pPr>
        <w:pStyle w:val="ListParagraph"/>
        <w:jc w:val="both"/>
        <w:rPr>
          <w:rFonts w:cs="Vijaya"/>
          <w:sz w:val="24"/>
          <w:szCs w:val="24"/>
          <w:lang w:val="en-US" w:bidi="ta-IN"/>
        </w:rPr>
      </w:pPr>
    </w:p>
    <w:p w14:paraId="0163BBB0"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Syllable_of_subject:</w:t>
      </w:r>
    </w:p>
    <w:p w14:paraId="6A2409AE" w14:textId="77777777" w:rsidR="0088341D" w:rsidRPr="001A7336" w:rsidRDefault="0088341D" w:rsidP="0088341D">
      <w:pPr>
        <w:pStyle w:val="ListParagraph"/>
        <w:ind w:left="426"/>
        <w:jc w:val="both"/>
        <w:rPr>
          <w:rFonts w:cs="Vijaya"/>
          <w:sz w:val="24"/>
          <w:szCs w:val="24"/>
          <w:lang w:val="en-US" w:bidi="ta-IN"/>
        </w:rPr>
      </w:pPr>
      <w:r w:rsidRPr="008E2741">
        <w:rPr>
          <w:rFonts w:cs="Vijaya"/>
          <w:sz w:val="24"/>
          <w:szCs w:val="24"/>
          <w:lang w:val="en-US" w:bidi="ta-IN"/>
        </w:rPr>
        <w:t>It contains the no. of words in the subject. The values are finite integers that starts from 1.</w:t>
      </w:r>
      <w:r>
        <w:rPr>
          <w:rFonts w:cs="Vijaya"/>
          <w:sz w:val="24"/>
          <w:szCs w:val="24"/>
          <w:lang w:val="en-US" w:bidi="ta-IN"/>
        </w:rPr>
        <w:t xml:space="preserve"> </w:t>
      </w:r>
      <w:r w:rsidRPr="001A7336">
        <w:rPr>
          <w:rFonts w:cs="Vijaya"/>
          <w:sz w:val="24"/>
          <w:szCs w:val="24"/>
          <w:lang w:val="en-US" w:bidi="ta-IN"/>
        </w:rPr>
        <w:t>In (11), the subject is ‘</w:t>
      </w:r>
      <w:r w:rsidRPr="001A7336">
        <w:rPr>
          <w:rFonts w:cs="Vijaya"/>
          <w:sz w:val="24"/>
          <w:szCs w:val="24"/>
          <w:cs/>
          <w:lang w:val="en-US" w:bidi="ta-IN"/>
        </w:rPr>
        <w:t>சிலர்</w:t>
      </w:r>
      <w:r w:rsidRPr="001A7336">
        <w:rPr>
          <w:rFonts w:cs="Vijaya"/>
          <w:sz w:val="24"/>
          <w:szCs w:val="24"/>
          <w:lang w:val="en-US" w:bidi="ta-IN"/>
        </w:rPr>
        <w:t>’ and that is one word, hence the syllable is 1.</w:t>
      </w:r>
    </w:p>
    <w:p w14:paraId="039441A4" w14:textId="77777777" w:rsidR="0088341D" w:rsidRPr="008E2741" w:rsidRDefault="0088341D" w:rsidP="0088341D">
      <w:pPr>
        <w:pStyle w:val="ListParagraph"/>
        <w:jc w:val="both"/>
        <w:rPr>
          <w:rFonts w:cs="Vijaya"/>
          <w:sz w:val="24"/>
          <w:szCs w:val="24"/>
          <w:lang w:val="en-US" w:bidi="ta-IN"/>
        </w:rPr>
      </w:pPr>
    </w:p>
    <w:p w14:paraId="69A6DEF5"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Syllable_of_object:</w:t>
      </w:r>
    </w:p>
    <w:p w14:paraId="41C4478D" w14:textId="77777777" w:rsidR="0088341D" w:rsidRDefault="0088341D" w:rsidP="0088341D">
      <w:pPr>
        <w:pStyle w:val="ListParagraph"/>
        <w:ind w:left="426"/>
        <w:jc w:val="both"/>
        <w:rPr>
          <w:rFonts w:cs="Vijaya"/>
          <w:sz w:val="24"/>
          <w:szCs w:val="24"/>
          <w:lang w:val="en-US" w:bidi="ta-IN"/>
        </w:rPr>
      </w:pPr>
      <w:r w:rsidRPr="008E2741">
        <w:rPr>
          <w:rFonts w:cs="Vijaya"/>
          <w:sz w:val="24"/>
          <w:szCs w:val="24"/>
          <w:lang w:val="en-US" w:bidi="ta-IN"/>
        </w:rPr>
        <w:t>It contains the no. of words in the object. The values are finite integers and starts from 1.</w:t>
      </w:r>
      <w:r>
        <w:rPr>
          <w:rFonts w:cs="Vijaya"/>
          <w:sz w:val="24"/>
          <w:szCs w:val="24"/>
          <w:lang w:val="en-US" w:bidi="ta-IN"/>
        </w:rPr>
        <w:t xml:space="preserve"> </w:t>
      </w:r>
      <w:r w:rsidRPr="001A7336">
        <w:rPr>
          <w:rFonts w:cs="Vijaya"/>
          <w:sz w:val="24"/>
          <w:szCs w:val="24"/>
          <w:lang w:val="en-US" w:bidi="ta-IN"/>
        </w:rPr>
        <w:t>In (11), the object is ‘</w:t>
      </w:r>
      <w:r w:rsidRPr="001A7336">
        <w:rPr>
          <w:rFonts w:cs="Vijaya"/>
          <w:sz w:val="24"/>
          <w:szCs w:val="24"/>
          <w:cs/>
          <w:lang w:val="en-US" w:bidi="ta-IN"/>
        </w:rPr>
        <w:t>இவ்வளவு செழிப்பான இலக்கியம் தமிழில்</w:t>
      </w:r>
      <w:r w:rsidRPr="001A7336">
        <w:rPr>
          <w:rFonts w:cs="Vijaya"/>
          <w:sz w:val="24"/>
          <w:szCs w:val="24"/>
          <w:lang w:val="en-US" w:bidi="ta-IN"/>
        </w:rPr>
        <w:t xml:space="preserve"> </w:t>
      </w:r>
      <w:r w:rsidRPr="001A7336">
        <w:rPr>
          <w:rFonts w:cs="Vijaya"/>
          <w:sz w:val="24"/>
          <w:szCs w:val="24"/>
          <w:cs/>
          <w:lang w:val="en-US" w:bidi="ta-IN"/>
        </w:rPr>
        <w:t>இருக்கிறதா என்று</w:t>
      </w:r>
      <w:r w:rsidRPr="001A7336">
        <w:rPr>
          <w:rFonts w:cs="Vijaya"/>
          <w:sz w:val="24"/>
          <w:szCs w:val="24"/>
          <w:lang w:val="en-US" w:bidi="ta-IN"/>
        </w:rPr>
        <w:t>’ and they are 6 words. Hence, the syllable is 6.</w:t>
      </w:r>
    </w:p>
    <w:p w14:paraId="21F9D14E" w14:textId="77777777" w:rsidR="0088341D" w:rsidRPr="00C36C6A" w:rsidRDefault="0088341D" w:rsidP="0088341D">
      <w:pPr>
        <w:pStyle w:val="ListParagraph"/>
        <w:ind w:left="426"/>
        <w:jc w:val="both"/>
        <w:rPr>
          <w:rFonts w:cs="Vijaya"/>
          <w:sz w:val="24"/>
          <w:szCs w:val="24"/>
          <w:lang w:val="en-US" w:bidi="ta-IN"/>
        </w:rPr>
      </w:pPr>
    </w:p>
    <w:p w14:paraId="07DF5217"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Focus:</w:t>
      </w:r>
    </w:p>
    <w:p w14:paraId="1D5CEB0A"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indicates which part is focused more on a sentence, whether it is subject or object or verb. The values of this column are ‘none’, ‘subject’, ‘subject (emphasized)’, ‘object (emphasized)’, ‘subject (emphasized), object(emphasized)’ and ‘verb (emphasized)’.</w:t>
      </w:r>
    </w:p>
    <w:p w14:paraId="10B19855"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particles like ‘</w:t>
      </w:r>
      <w:r w:rsidRPr="008E2741">
        <w:rPr>
          <w:rFonts w:cs="Vijaya"/>
          <w:sz w:val="24"/>
          <w:szCs w:val="24"/>
          <w:cs/>
          <w:lang w:val="en-US" w:bidi="ta-IN"/>
        </w:rPr>
        <w:t>தான்</w:t>
      </w:r>
      <w:r w:rsidRPr="008E2741">
        <w:rPr>
          <w:rFonts w:cs="Vijaya"/>
          <w:sz w:val="24"/>
          <w:szCs w:val="24"/>
          <w:lang w:val="en-US" w:bidi="ta-IN"/>
        </w:rPr>
        <w:t xml:space="preserve"> (</w:t>
      </w:r>
      <w:r w:rsidRPr="008E2741">
        <w:rPr>
          <w:rFonts w:cs="Vijaya"/>
          <w:i/>
          <w:iCs/>
          <w:sz w:val="24"/>
          <w:szCs w:val="24"/>
          <w:lang w:val="en-US" w:bidi="ta-IN"/>
        </w:rPr>
        <w:t>thaan</w:t>
      </w:r>
      <w:r w:rsidRPr="008E2741">
        <w:rPr>
          <w:rFonts w:cs="Vijaya"/>
          <w:sz w:val="24"/>
          <w:szCs w:val="24"/>
          <w:lang w:val="en-US" w:bidi="ta-IN"/>
        </w:rPr>
        <w:t>)’, ‘</w:t>
      </w:r>
      <w:r w:rsidRPr="008E2741">
        <w:rPr>
          <w:rFonts w:cs="Vijaya"/>
          <w:sz w:val="24"/>
          <w:szCs w:val="24"/>
          <w:cs/>
          <w:lang w:val="en-US" w:bidi="ta-IN"/>
        </w:rPr>
        <w:t>கூட</w:t>
      </w:r>
      <w:r w:rsidRPr="008E2741">
        <w:rPr>
          <w:rFonts w:cs="Vijaya"/>
          <w:sz w:val="24"/>
          <w:szCs w:val="24"/>
          <w:lang w:val="en-US" w:bidi="ta-IN"/>
        </w:rPr>
        <w:t>(</w:t>
      </w:r>
      <w:r w:rsidRPr="008E2741">
        <w:rPr>
          <w:rFonts w:cs="Vijaya"/>
          <w:i/>
          <w:iCs/>
          <w:sz w:val="24"/>
          <w:szCs w:val="24"/>
          <w:lang w:val="en-US" w:bidi="ta-IN"/>
        </w:rPr>
        <w:t>kooda</w:t>
      </w:r>
      <w:r w:rsidRPr="008E2741">
        <w:rPr>
          <w:rFonts w:cs="Vijaya"/>
          <w:sz w:val="24"/>
          <w:szCs w:val="24"/>
          <w:lang w:val="en-US" w:bidi="ta-IN"/>
        </w:rPr>
        <w:t>)’ and ‘</w:t>
      </w:r>
      <w:r w:rsidRPr="008E2741">
        <w:rPr>
          <w:rFonts w:cs="Vijaya"/>
          <w:sz w:val="24"/>
          <w:szCs w:val="24"/>
          <w:cs/>
          <w:lang w:val="en-US" w:bidi="ta-IN"/>
        </w:rPr>
        <w:t>உம்</w:t>
      </w:r>
      <w:r w:rsidRPr="008E2741">
        <w:rPr>
          <w:rFonts w:cs="Vijaya"/>
          <w:sz w:val="24"/>
          <w:szCs w:val="24"/>
          <w:lang w:val="en-US" w:bidi="ta-IN"/>
        </w:rPr>
        <w:t xml:space="preserve"> (</w:t>
      </w:r>
      <w:r w:rsidRPr="008E2741">
        <w:rPr>
          <w:rFonts w:cs="Vijaya"/>
          <w:i/>
          <w:iCs/>
          <w:sz w:val="24"/>
          <w:szCs w:val="24"/>
          <w:lang w:val="en-US" w:bidi="ta-IN"/>
        </w:rPr>
        <w:t>um</w:t>
      </w:r>
      <w:r w:rsidRPr="008E2741">
        <w:rPr>
          <w:rFonts w:cs="Vijaya"/>
          <w:sz w:val="24"/>
          <w:szCs w:val="24"/>
          <w:lang w:val="en-US" w:bidi="ta-IN"/>
        </w:rPr>
        <w:t xml:space="preserve">)’ are affixed to the subject or object inorder to emphasize them. </w:t>
      </w:r>
    </w:p>
    <w:p w14:paraId="082DA31D"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the part which occurs before verb is considered to be more focused. But, it doesn’t apply for the SOV order, as this is the standard word</w:t>
      </w:r>
      <w:r>
        <w:rPr>
          <w:rFonts w:cs="Vijaya"/>
          <w:sz w:val="24"/>
          <w:szCs w:val="24"/>
          <w:lang w:val="en-US" w:bidi="ta-IN"/>
        </w:rPr>
        <w:t xml:space="preserve"> order</w:t>
      </w:r>
      <w:r w:rsidRPr="008E2741">
        <w:rPr>
          <w:rFonts w:cs="Vijaya"/>
          <w:sz w:val="24"/>
          <w:szCs w:val="24"/>
          <w:lang w:val="en-US" w:bidi="ta-IN"/>
        </w:rPr>
        <w:t xml:space="preserve"> of Tamil. Suppose if the order is OSV, it means subject is more focused as it occurs before verb. In (5), the word order is OSV and hence the value of this column is ‘subject’.</w:t>
      </w:r>
    </w:p>
    <w:p w14:paraId="59D745C8" w14:textId="77777777" w:rsidR="0088341D" w:rsidRPr="0033005D" w:rsidRDefault="0088341D" w:rsidP="0088341D">
      <w:pPr>
        <w:pStyle w:val="ListParagraph"/>
        <w:ind w:left="426"/>
        <w:jc w:val="both"/>
        <w:rPr>
          <w:rFonts w:cs="Vijaya"/>
          <w:sz w:val="24"/>
          <w:szCs w:val="24"/>
          <w:lang w:val="en-US" w:bidi="ta-IN"/>
        </w:rPr>
      </w:pPr>
      <w:r w:rsidRPr="008E2741">
        <w:rPr>
          <w:rFonts w:cs="Vijaya"/>
          <w:sz w:val="24"/>
          <w:szCs w:val="24"/>
          <w:lang w:val="en-US" w:bidi="ta-IN"/>
        </w:rPr>
        <w:t xml:space="preserve">If there are no emphasized particles and the order is SOV, then the value is ‘none’. Despite the word order, if the subject or object is emphasized, then the value is either ‘subject (emphasized)’ or ‘object (emphasized)’ accordingly. </w:t>
      </w:r>
      <w:r w:rsidRPr="0033005D">
        <w:rPr>
          <w:rFonts w:cs="Vijaya"/>
          <w:sz w:val="24"/>
          <w:szCs w:val="24"/>
          <w:lang w:val="en-US" w:bidi="ta-IN"/>
        </w:rPr>
        <w:t xml:space="preserve">In case if both the subject and object </w:t>
      </w:r>
      <w:r w:rsidRPr="0033005D">
        <w:rPr>
          <w:rFonts w:cs="Vijaya"/>
          <w:sz w:val="24"/>
          <w:szCs w:val="24"/>
          <w:lang w:val="en-US" w:bidi="ta-IN"/>
        </w:rPr>
        <w:lastRenderedPageBreak/>
        <w:t>are emphasized, then the value is ‘subject (emphasized), object(emphasized)’. In rare scenario, verbs are emphasized with particles like '</w:t>
      </w:r>
      <w:r w:rsidRPr="0033005D">
        <w:rPr>
          <w:rFonts w:cs="Vijaya"/>
          <w:sz w:val="24"/>
          <w:szCs w:val="24"/>
          <w:cs/>
          <w:lang w:val="en-US" w:bidi="ta-IN"/>
        </w:rPr>
        <w:t>போ</w:t>
      </w:r>
      <w:r w:rsidRPr="0033005D">
        <w:rPr>
          <w:rFonts w:cs="Vijaya"/>
          <w:sz w:val="24"/>
          <w:szCs w:val="24"/>
          <w:lang w:val="en-US" w:bidi="ta-IN"/>
        </w:rPr>
        <w:t xml:space="preserve"> (</w:t>
      </w:r>
      <w:r w:rsidRPr="0033005D">
        <w:rPr>
          <w:rFonts w:cs="Vijaya"/>
          <w:i/>
          <w:iCs/>
          <w:sz w:val="24"/>
          <w:szCs w:val="24"/>
          <w:lang w:val="en-US" w:bidi="ta-IN"/>
        </w:rPr>
        <w:t>po</w:t>
      </w:r>
      <w:r w:rsidRPr="0033005D">
        <w:rPr>
          <w:rFonts w:cs="Vijaya"/>
          <w:sz w:val="24"/>
          <w:szCs w:val="24"/>
          <w:lang w:val="en-US" w:bidi="ta-IN"/>
        </w:rPr>
        <w:t>)', '</w:t>
      </w:r>
      <w:r w:rsidRPr="0033005D">
        <w:rPr>
          <w:rFonts w:cs="Vijaya"/>
          <w:sz w:val="24"/>
          <w:szCs w:val="24"/>
          <w:cs/>
          <w:lang w:val="en-US" w:bidi="ta-IN"/>
        </w:rPr>
        <w:t>விடு</w:t>
      </w:r>
      <w:r w:rsidRPr="0033005D">
        <w:rPr>
          <w:rFonts w:cs="Vijaya"/>
          <w:sz w:val="24"/>
          <w:szCs w:val="24"/>
          <w:lang w:val="en-US" w:bidi="ta-IN"/>
        </w:rPr>
        <w:t xml:space="preserve"> (</w:t>
      </w:r>
      <w:r w:rsidRPr="0033005D">
        <w:rPr>
          <w:rFonts w:cs="Vijaya"/>
          <w:i/>
          <w:iCs/>
          <w:sz w:val="24"/>
          <w:szCs w:val="24"/>
          <w:lang w:val="en-US" w:bidi="ta-IN"/>
        </w:rPr>
        <w:t>vidu</w:t>
      </w:r>
      <w:r w:rsidRPr="0033005D">
        <w:rPr>
          <w:rFonts w:cs="Vijaya"/>
          <w:sz w:val="24"/>
          <w:szCs w:val="24"/>
          <w:lang w:val="en-US" w:bidi="ta-IN"/>
        </w:rPr>
        <w:t>)’. In those cases, the value is ‘verb (emphasized)’.</w:t>
      </w:r>
    </w:p>
    <w:p w14:paraId="329CF6FA" w14:textId="77777777" w:rsidR="0088341D" w:rsidRPr="008E2741" w:rsidRDefault="0088341D" w:rsidP="0088341D">
      <w:pPr>
        <w:pStyle w:val="ListParagraph"/>
        <w:ind w:left="426"/>
        <w:jc w:val="both"/>
        <w:rPr>
          <w:rFonts w:cs="Vijaya"/>
          <w:sz w:val="24"/>
          <w:szCs w:val="24"/>
          <w:lang w:val="en-US" w:bidi="ta-IN"/>
        </w:rPr>
      </w:pPr>
    </w:p>
    <w:p w14:paraId="4ABBAF2F" w14:textId="77777777" w:rsidR="0088341D" w:rsidRPr="008E2741" w:rsidRDefault="0088341D" w:rsidP="0088341D">
      <w:pPr>
        <w:pStyle w:val="ListParagraph"/>
        <w:jc w:val="both"/>
        <w:rPr>
          <w:rFonts w:cs="Vijaya"/>
          <w:sz w:val="24"/>
          <w:szCs w:val="24"/>
          <w:lang w:val="en-US" w:bidi="ta-IN"/>
        </w:rPr>
      </w:pPr>
    </w:p>
    <w:p w14:paraId="1D3C7A2A"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Psych:</w:t>
      </w:r>
    </w:p>
    <w:p w14:paraId="342759CD"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indicates whether the verb in a sentence denotes the emotional (psych) meaning or not. This column has only one value ‘psych’. Because all verbs of this dataset denote only the emotional meaning in their sentences and there is no non-emotional or ambiguity occurrences.</w:t>
      </w:r>
    </w:p>
    <w:p w14:paraId="64ACDE52" w14:textId="77777777" w:rsidR="0088341D" w:rsidRPr="008E2741" w:rsidRDefault="0088341D" w:rsidP="0088341D">
      <w:pPr>
        <w:pStyle w:val="ListParagraph"/>
        <w:jc w:val="both"/>
        <w:rPr>
          <w:rFonts w:cs="Vijaya"/>
          <w:sz w:val="24"/>
          <w:szCs w:val="24"/>
          <w:lang w:val="en-US" w:bidi="ta-IN"/>
        </w:rPr>
      </w:pPr>
    </w:p>
    <w:p w14:paraId="1981F1E1" w14:textId="77777777" w:rsidR="0088341D" w:rsidRDefault="0088341D" w:rsidP="00E81BAC">
      <w:pPr>
        <w:rPr>
          <w:lang w:val="en-US"/>
        </w:rPr>
      </w:pPr>
    </w:p>
    <w:p w14:paraId="618A86C8" w14:textId="77777777" w:rsidR="00E81BAC" w:rsidRPr="00E81BAC" w:rsidRDefault="00E81BAC" w:rsidP="00E81BAC">
      <w:pPr>
        <w:rPr>
          <w:lang w:val="en-US"/>
        </w:rPr>
      </w:pPr>
    </w:p>
    <w:sectPr w:rsidR="00E81BAC" w:rsidRPr="00E81B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Nirmala UI"/>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Vijaya">
    <w:altName w:val="Nirmala UI"/>
    <w:charset w:val="00"/>
    <w:family w:val="roman"/>
    <w:pitch w:val="variable"/>
    <w:sig w:usb0="001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B3483"/>
    <w:multiLevelType w:val="hybridMultilevel"/>
    <w:tmpl w:val="26C0EF0C"/>
    <w:lvl w:ilvl="0" w:tplc="60063848">
      <w:start w:val="1"/>
      <w:numFmt w:val="decimal"/>
      <w:lvlText w:val="(%1)"/>
      <w:lvlJc w:val="left"/>
      <w:pPr>
        <w:ind w:left="1668" w:hanging="360"/>
      </w:pPr>
      <w:rPr>
        <w:rFonts w:hint="default"/>
        <w:b w:val="0"/>
        <w:bCs w:val="0"/>
      </w:rPr>
    </w:lvl>
    <w:lvl w:ilvl="1" w:tplc="20000019">
      <w:start w:val="1"/>
      <w:numFmt w:val="lowerLetter"/>
      <w:lvlText w:val="%2."/>
      <w:lvlJc w:val="left"/>
      <w:pPr>
        <w:ind w:left="2388" w:hanging="360"/>
      </w:pPr>
    </w:lvl>
    <w:lvl w:ilvl="2" w:tplc="2000001B" w:tentative="1">
      <w:start w:val="1"/>
      <w:numFmt w:val="lowerRoman"/>
      <w:lvlText w:val="%3."/>
      <w:lvlJc w:val="right"/>
      <w:pPr>
        <w:ind w:left="3108" w:hanging="180"/>
      </w:pPr>
    </w:lvl>
    <w:lvl w:ilvl="3" w:tplc="2000000F" w:tentative="1">
      <w:start w:val="1"/>
      <w:numFmt w:val="decimal"/>
      <w:lvlText w:val="%4."/>
      <w:lvlJc w:val="left"/>
      <w:pPr>
        <w:ind w:left="3828" w:hanging="360"/>
      </w:pPr>
    </w:lvl>
    <w:lvl w:ilvl="4" w:tplc="20000019" w:tentative="1">
      <w:start w:val="1"/>
      <w:numFmt w:val="lowerLetter"/>
      <w:lvlText w:val="%5."/>
      <w:lvlJc w:val="left"/>
      <w:pPr>
        <w:ind w:left="4548" w:hanging="360"/>
      </w:pPr>
    </w:lvl>
    <w:lvl w:ilvl="5" w:tplc="2000001B" w:tentative="1">
      <w:start w:val="1"/>
      <w:numFmt w:val="lowerRoman"/>
      <w:lvlText w:val="%6."/>
      <w:lvlJc w:val="right"/>
      <w:pPr>
        <w:ind w:left="5268" w:hanging="180"/>
      </w:pPr>
    </w:lvl>
    <w:lvl w:ilvl="6" w:tplc="2000000F" w:tentative="1">
      <w:start w:val="1"/>
      <w:numFmt w:val="decimal"/>
      <w:lvlText w:val="%7."/>
      <w:lvlJc w:val="left"/>
      <w:pPr>
        <w:ind w:left="5988" w:hanging="360"/>
      </w:pPr>
    </w:lvl>
    <w:lvl w:ilvl="7" w:tplc="20000019" w:tentative="1">
      <w:start w:val="1"/>
      <w:numFmt w:val="lowerLetter"/>
      <w:lvlText w:val="%8."/>
      <w:lvlJc w:val="left"/>
      <w:pPr>
        <w:ind w:left="6708" w:hanging="360"/>
      </w:pPr>
    </w:lvl>
    <w:lvl w:ilvl="8" w:tplc="2000001B" w:tentative="1">
      <w:start w:val="1"/>
      <w:numFmt w:val="lowerRoman"/>
      <w:lvlText w:val="%9."/>
      <w:lvlJc w:val="right"/>
      <w:pPr>
        <w:ind w:left="7428" w:hanging="180"/>
      </w:pPr>
    </w:lvl>
  </w:abstractNum>
  <w:abstractNum w:abstractNumId="1" w15:restartNumberingAfterBreak="0">
    <w:nsid w:val="2466080D"/>
    <w:multiLevelType w:val="hybridMultilevel"/>
    <w:tmpl w:val="DAE2AE3A"/>
    <w:lvl w:ilvl="0" w:tplc="85FEF77A">
      <w:start w:val="1"/>
      <w:numFmt w:val="decimal"/>
      <w:lvlText w:val="%1."/>
      <w:lvlJc w:val="left"/>
      <w:pPr>
        <w:ind w:left="360" w:hanging="360"/>
      </w:pPr>
      <w:rPr>
        <w:rFonts w:hint="default"/>
        <w:b/>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2912A2F"/>
    <w:multiLevelType w:val="hybridMultilevel"/>
    <w:tmpl w:val="152ECC9E"/>
    <w:lvl w:ilvl="0" w:tplc="6B229326">
      <w:start w:val="1"/>
      <w:numFmt w:val="bullet"/>
      <w:lvlText w:val=""/>
      <w:lvlJc w:val="left"/>
      <w:pPr>
        <w:tabs>
          <w:tab w:val="num" w:pos="720"/>
        </w:tabs>
        <w:ind w:left="720" w:hanging="360"/>
      </w:pPr>
      <w:rPr>
        <w:rFonts w:ascii="Wingdings" w:hAnsi="Wingdings" w:hint="default"/>
      </w:rPr>
    </w:lvl>
    <w:lvl w:ilvl="1" w:tplc="81BEC0EA" w:tentative="1">
      <w:start w:val="1"/>
      <w:numFmt w:val="bullet"/>
      <w:lvlText w:val=""/>
      <w:lvlJc w:val="left"/>
      <w:pPr>
        <w:tabs>
          <w:tab w:val="num" w:pos="1440"/>
        </w:tabs>
        <w:ind w:left="1440" w:hanging="360"/>
      </w:pPr>
      <w:rPr>
        <w:rFonts w:ascii="Wingdings" w:hAnsi="Wingdings" w:hint="default"/>
      </w:rPr>
    </w:lvl>
    <w:lvl w:ilvl="2" w:tplc="7A160BCA" w:tentative="1">
      <w:start w:val="1"/>
      <w:numFmt w:val="bullet"/>
      <w:lvlText w:val=""/>
      <w:lvlJc w:val="left"/>
      <w:pPr>
        <w:tabs>
          <w:tab w:val="num" w:pos="2160"/>
        </w:tabs>
        <w:ind w:left="2160" w:hanging="360"/>
      </w:pPr>
      <w:rPr>
        <w:rFonts w:ascii="Wingdings" w:hAnsi="Wingdings" w:hint="default"/>
      </w:rPr>
    </w:lvl>
    <w:lvl w:ilvl="3" w:tplc="B4EC7888" w:tentative="1">
      <w:start w:val="1"/>
      <w:numFmt w:val="bullet"/>
      <w:lvlText w:val=""/>
      <w:lvlJc w:val="left"/>
      <w:pPr>
        <w:tabs>
          <w:tab w:val="num" w:pos="2880"/>
        </w:tabs>
        <w:ind w:left="2880" w:hanging="360"/>
      </w:pPr>
      <w:rPr>
        <w:rFonts w:ascii="Wingdings" w:hAnsi="Wingdings" w:hint="default"/>
      </w:rPr>
    </w:lvl>
    <w:lvl w:ilvl="4" w:tplc="74622F7E" w:tentative="1">
      <w:start w:val="1"/>
      <w:numFmt w:val="bullet"/>
      <w:lvlText w:val=""/>
      <w:lvlJc w:val="left"/>
      <w:pPr>
        <w:tabs>
          <w:tab w:val="num" w:pos="3600"/>
        </w:tabs>
        <w:ind w:left="3600" w:hanging="360"/>
      </w:pPr>
      <w:rPr>
        <w:rFonts w:ascii="Wingdings" w:hAnsi="Wingdings" w:hint="default"/>
      </w:rPr>
    </w:lvl>
    <w:lvl w:ilvl="5" w:tplc="6568D59E" w:tentative="1">
      <w:start w:val="1"/>
      <w:numFmt w:val="bullet"/>
      <w:lvlText w:val=""/>
      <w:lvlJc w:val="left"/>
      <w:pPr>
        <w:tabs>
          <w:tab w:val="num" w:pos="4320"/>
        </w:tabs>
        <w:ind w:left="4320" w:hanging="360"/>
      </w:pPr>
      <w:rPr>
        <w:rFonts w:ascii="Wingdings" w:hAnsi="Wingdings" w:hint="default"/>
      </w:rPr>
    </w:lvl>
    <w:lvl w:ilvl="6" w:tplc="BE125050" w:tentative="1">
      <w:start w:val="1"/>
      <w:numFmt w:val="bullet"/>
      <w:lvlText w:val=""/>
      <w:lvlJc w:val="left"/>
      <w:pPr>
        <w:tabs>
          <w:tab w:val="num" w:pos="5040"/>
        </w:tabs>
        <w:ind w:left="5040" w:hanging="360"/>
      </w:pPr>
      <w:rPr>
        <w:rFonts w:ascii="Wingdings" w:hAnsi="Wingdings" w:hint="default"/>
      </w:rPr>
    </w:lvl>
    <w:lvl w:ilvl="7" w:tplc="95D237B8" w:tentative="1">
      <w:start w:val="1"/>
      <w:numFmt w:val="bullet"/>
      <w:lvlText w:val=""/>
      <w:lvlJc w:val="left"/>
      <w:pPr>
        <w:tabs>
          <w:tab w:val="num" w:pos="5760"/>
        </w:tabs>
        <w:ind w:left="5760" w:hanging="360"/>
      </w:pPr>
      <w:rPr>
        <w:rFonts w:ascii="Wingdings" w:hAnsi="Wingdings" w:hint="default"/>
      </w:rPr>
    </w:lvl>
    <w:lvl w:ilvl="8" w:tplc="05F4DF94" w:tentative="1">
      <w:start w:val="1"/>
      <w:numFmt w:val="bullet"/>
      <w:lvlText w:val=""/>
      <w:lvlJc w:val="left"/>
      <w:pPr>
        <w:tabs>
          <w:tab w:val="num" w:pos="6480"/>
        </w:tabs>
        <w:ind w:left="6480" w:hanging="360"/>
      </w:pPr>
      <w:rPr>
        <w:rFonts w:ascii="Wingdings" w:hAnsi="Wingdings" w:hint="default"/>
      </w:rPr>
    </w:lvl>
  </w:abstractNum>
  <w:num w:numId="1" w16cid:durableId="998120107">
    <w:abstractNumId w:val="2"/>
  </w:num>
  <w:num w:numId="2" w16cid:durableId="1833594508">
    <w:abstractNumId w:val="1"/>
  </w:num>
  <w:num w:numId="3" w16cid:durableId="10895446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329"/>
    <w:rsid w:val="000324AA"/>
    <w:rsid w:val="000734F2"/>
    <w:rsid w:val="000C52C7"/>
    <w:rsid w:val="001048A8"/>
    <w:rsid w:val="00113DBA"/>
    <w:rsid w:val="001153A0"/>
    <w:rsid w:val="00144F71"/>
    <w:rsid w:val="00172E3D"/>
    <w:rsid w:val="0018463B"/>
    <w:rsid w:val="001A12EE"/>
    <w:rsid w:val="001F09D9"/>
    <w:rsid w:val="001F65F9"/>
    <w:rsid w:val="00200C17"/>
    <w:rsid w:val="00214CDE"/>
    <w:rsid w:val="00217BE7"/>
    <w:rsid w:val="002A5EBA"/>
    <w:rsid w:val="002E7DD6"/>
    <w:rsid w:val="00302EF0"/>
    <w:rsid w:val="00317A0E"/>
    <w:rsid w:val="00325D7E"/>
    <w:rsid w:val="003F34E2"/>
    <w:rsid w:val="0041153E"/>
    <w:rsid w:val="00423675"/>
    <w:rsid w:val="00446A83"/>
    <w:rsid w:val="004608E0"/>
    <w:rsid w:val="00481071"/>
    <w:rsid w:val="004B1FF4"/>
    <w:rsid w:val="00582C17"/>
    <w:rsid w:val="005A1ECC"/>
    <w:rsid w:val="005A57EF"/>
    <w:rsid w:val="005B6121"/>
    <w:rsid w:val="006343ED"/>
    <w:rsid w:val="0067145F"/>
    <w:rsid w:val="006807A5"/>
    <w:rsid w:val="006F3F62"/>
    <w:rsid w:val="00701A6E"/>
    <w:rsid w:val="007206CB"/>
    <w:rsid w:val="00723760"/>
    <w:rsid w:val="00783F28"/>
    <w:rsid w:val="007A382F"/>
    <w:rsid w:val="007C2BC6"/>
    <w:rsid w:val="007D47B8"/>
    <w:rsid w:val="007D7CF8"/>
    <w:rsid w:val="00804C48"/>
    <w:rsid w:val="0088341D"/>
    <w:rsid w:val="00900542"/>
    <w:rsid w:val="00917B6A"/>
    <w:rsid w:val="009546F8"/>
    <w:rsid w:val="009B6329"/>
    <w:rsid w:val="009B6C02"/>
    <w:rsid w:val="00A129A0"/>
    <w:rsid w:val="00A50631"/>
    <w:rsid w:val="00A56904"/>
    <w:rsid w:val="00A80744"/>
    <w:rsid w:val="00A86597"/>
    <w:rsid w:val="00AE52AD"/>
    <w:rsid w:val="00B50DA2"/>
    <w:rsid w:val="00B553B8"/>
    <w:rsid w:val="00B563AC"/>
    <w:rsid w:val="00BC183A"/>
    <w:rsid w:val="00BF65E2"/>
    <w:rsid w:val="00C10919"/>
    <w:rsid w:val="00C25151"/>
    <w:rsid w:val="00C65886"/>
    <w:rsid w:val="00C843D8"/>
    <w:rsid w:val="00C9478B"/>
    <w:rsid w:val="00D13083"/>
    <w:rsid w:val="00D76914"/>
    <w:rsid w:val="00DC789F"/>
    <w:rsid w:val="00DD7F38"/>
    <w:rsid w:val="00DF1628"/>
    <w:rsid w:val="00DF33EC"/>
    <w:rsid w:val="00E16147"/>
    <w:rsid w:val="00E274FC"/>
    <w:rsid w:val="00E81BAC"/>
    <w:rsid w:val="00F44254"/>
    <w:rsid w:val="00F5158F"/>
    <w:rsid w:val="00F63AD1"/>
    <w:rsid w:val="00FE0358"/>
  </w:rsids>
  <m:mathPr>
    <m:mathFont m:val="Cambria Math"/>
    <m:brkBin m:val="before"/>
    <m:brkBinSub m:val="--"/>
    <m:smallFrac m:val="0"/>
    <m:dispDef/>
    <m:lMargin m:val="0"/>
    <m:rMargin m:val="0"/>
    <m:defJc m:val="centerGroup"/>
    <m:wrapIndent m:val="1440"/>
    <m:intLim m:val="subSup"/>
    <m:naryLim m:val="undOvr"/>
  </m:mathPr>
  <w:themeFontLang w:val="en-DE"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864B0"/>
  <w15:chartTrackingRefBased/>
  <w15:docId w15:val="{4CA88004-A8CC-4AD3-A586-C193BB76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B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34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BAC"/>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4608E0"/>
    <w:pPr>
      <w:spacing w:after="0" w:line="480" w:lineRule="auto"/>
      <w:ind w:left="720" w:hanging="720"/>
    </w:pPr>
  </w:style>
  <w:style w:type="character" w:customStyle="1" w:styleId="Heading2Char">
    <w:name w:val="Heading 2 Char"/>
    <w:basedOn w:val="DefaultParagraphFont"/>
    <w:link w:val="Heading2"/>
    <w:uiPriority w:val="9"/>
    <w:rsid w:val="0088341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341D"/>
    <w:pPr>
      <w:ind w:left="720"/>
      <w:contextualSpacing/>
    </w:pPr>
  </w:style>
  <w:style w:type="paragraph" w:styleId="NoSpacing">
    <w:name w:val="No Spacing"/>
    <w:uiPriority w:val="1"/>
    <w:qFormat/>
    <w:rsid w:val="007D7C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070825">
      <w:bodyDiv w:val="1"/>
      <w:marLeft w:val="0"/>
      <w:marRight w:val="0"/>
      <w:marTop w:val="0"/>
      <w:marBottom w:val="0"/>
      <w:divBdr>
        <w:top w:val="none" w:sz="0" w:space="0" w:color="auto"/>
        <w:left w:val="none" w:sz="0" w:space="0" w:color="auto"/>
        <w:bottom w:val="none" w:sz="0" w:space="0" w:color="auto"/>
        <w:right w:val="none" w:sz="0" w:space="0" w:color="auto"/>
      </w:divBdr>
      <w:divsChild>
        <w:div w:id="234512110">
          <w:marLeft w:val="446"/>
          <w:marRight w:val="0"/>
          <w:marTop w:val="0"/>
          <w:marBottom w:val="240"/>
          <w:divBdr>
            <w:top w:val="none" w:sz="0" w:space="0" w:color="auto"/>
            <w:left w:val="none" w:sz="0" w:space="0" w:color="auto"/>
            <w:bottom w:val="none" w:sz="0" w:space="0" w:color="auto"/>
            <w:right w:val="none" w:sz="0" w:space="0" w:color="auto"/>
          </w:divBdr>
        </w:div>
        <w:div w:id="800272030">
          <w:marLeft w:val="446"/>
          <w:marRight w:val="0"/>
          <w:marTop w:val="0"/>
          <w:marBottom w:val="240"/>
          <w:divBdr>
            <w:top w:val="none" w:sz="0" w:space="0" w:color="auto"/>
            <w:left w:val="none" w:sz="0" w:space="0" w:color="auto"/>
            <w:bottom w:val="none" w:sz="0" w:space="0" w:color="auto"/>
            <w:right w:val="none" w:sz="0" w:space="0" w:color="auto"/>
          </w:divBdr>
        </w:div>
        <w:div w:id="364260676">
          <w:marLeft w:val="446"/>
          <w:marRight w:val="0"/>
          <w:marTop w:val="0"/>
          <w:marBottom w:val="240"/>
          <w:divBdr>
            <w:top w:val="none" w:sz="0" w:space="0" w:color="auto"/>
            <w:left w:val="none" w:sz="0" w:space="0" w:color="auto"/>
            <w:bottom w:val="none" w:sz="0" w:space="0" w:color="auto"/>
            <w:right w:val="none" w:sz="0" w:space="0" w:color="auto"/>
          </w:divBdr>
        </w:div>
        <w:div w:id="1450902646">
          <w:marLeft w:val="446"/>
          <w:marRight w:val="0"/>
          <w:marTop w:val="0"/>
          <w:marBottom w:val="240"/>
          <w:divBdr>
            <w:top w:val="none" w:sz="0" w:space="0" w:color="auto"/>
            <w:left w:val="none" w:sz="0" w:space="0" w:color="auto"/>
            <w:bottom w:val="none" w:sz="0" w:space="0" w:color="auto"/>
            <w:right w:val="none" w:sz="0" w:space="0" w:color="auto"/>
          </w:divBdr>
        </w:div>
      </w:divsChild>
    </w:div>
    <w:div w:id="1539510370">
      <w:bodyDiv w:val="1"/>
      <w:marLeft w:val="0"/>
      <w:marRight w:val="0"/>
      <w:marTop w:val="0"/>
      <w:marBottom w:val="0"/>
      <w:divBdr>
        <w:top w:val="none" w:sz="0" w:space="0" w:color="auto"/>
        <w:left w:val="none" w:sz="0" w:space="0" w:color="auto"/>
        <w:bottom w:val="none" w:sz="0" w:space="0" w:color="auto"/>
        <w:right w:val="none" w:sz="0" w:space="0" w:color="auto"/>
      </w:divBdr>
      <w:divsChild>
        <w:div w:id="1635600812">
          <w:marLeft w:val="446"/>
          <w:marRight w:val="0"/>
          <w:marTop w:val="0"/>
          <w:marBottom w:val="240"/>
          <w:divBdr>
            <w:top w:val="none" w:sz="0" w:space="0" w:color="auto"/>
            <w:left w:val="none" w:sz="0" w:space="0" w:color="auto"/>
            <w:bottom w:val="none" w:sz="0" w:space="0" w:color="auto"/>
            <w:right w:val="none" w:sz="0" w:space="0" w:color="auto"/>
          </w:divBdr>
        </w:div>
        <w:div w:id="1727872190">
          <w:marLeft w:val="446"/>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7</TotalTime>
  <Pages>11</Pages>
  <Words>5238</Words>
  <Characters>2986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hukumar, Sadhana</dc:creator>
  <cp:keywords/>
  <dc:description/>
  <cp:lastModifiedBy>Muthukumar, Sadhana</cp:lastModifiedBy>
  <cp:revision>63</cp:revision>
  <dcterms:created xsi:type="dcterms:W3CDTF">2023-08-21T09:08:00Z</dcterms:created>
  <dcterms:modified xsi:type="dcterms:W3CDTF">2023-08-22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5pfSL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